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A706D07" w14:textId="4B3A7886" w:rsidR="00350BB3" w:rsidRPr="006B12D2" w:rsidRDefault="00006B7E" w:rsidP="006B12D2">
      <w:pPr>
        <w:tabs>
          <w:tab w:val="left" w:pos="434"/>
        </w:tabs>
        <w:ind w:right="6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D</w:t>
      </w:r>
      <w:r w:rsidR="006B12D2" w:rsidRPr="006B12D2">
        <w:rPr>
          <w:b/>
          <w:bCs/>
          <w:color w:val="000000" w:themeColor="text1"/>
        </w:rPr>
        <w:t>AFTAR PUSTAKA</w:t>
      </w:r>
    </w:p>
    <w:p w14:paraId="6BBCEC66" w14:textId="2224754E" w:rsidR="006B12D2" w:rsidRDefault="006B12D2" w:rsidP="006B12D2">
      <w:pPr>
        <w:tabs>
          <w:tab w:val="left" w:pos="434"/>
        </w:tabs>
        <w:ind w:right="6"/>
        <w:jc w:val="center"/>
        <w:rPr>
          <w:b/>
          <w:bCs/>
          <w:color w:val="000000" w:themeColor="text1"/>
        </w:rPr>
      </w:pPr>
    </w:p>
    <w:p w14:paraId="6BB4E94E" w14:textId="77777777" w:rsidR="00E36794" w:rsidRPr="006B12D2" w:rsidRDefault="00E36794" w:rsidP="006B12D2">
      <w:pPr>
        <w:tabs>
          <w:tab w:val="left" w:pos="434"/>
        </w:tabs>
        <w:ind w:right="6"/>
        <w:jc w:val="center"/>
        <w:rPr>
          <w:b/>
          <w:bCs/>
          <w:color w:val="000000" w:themeColor="text1"/>
        </w:rPr>
      </w:pPr>
    </w:p>
    <w:p w14:paraId="498E6BB6" w14:textId="7CE9185B" w:rsidR="006B12D2" w:rsidRDefault="006B12D2" w:rsidP="006B12D2">
      <w:pPr>
        <w:tabs>
          <w:tab w:val="left" w:pos="434"/>
        </w:tabs>
        <w:ind w:right="6"/>
        <w:jc w:val="center"/>
        <w:rPr>
          <w:b/>
          <w:bCs/>
          <w:color w:val="000000" w:themeColor="text1"/>
        </w:rPr>
      </w:pPr>
    </w:p>
    <w:p w14:paraId="6543F70C" w14:textId="05B2DE03" w:rsidR="002F7E4F" w:rsidRPr="002F7E4F" w:rsidRDefault="00E36794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>
        <w:rPr>
          <w:b/>
          <w:bCs/>
          <w:color w:val="000000" w:themeColor="text1"/>
        </w:rPr>
        <w:fldChar w:fldCharType="begin" w:fldLock="1"/>
      </w:r>
      <w:r>
        <w:rPr>
          <w:b/>
          <w:bCs/>
          <w:color w:val="000000" w:themeColor="text1"/>
        </w:rPr>
        <w:instrText xml:space="preserve">ADDIN Mendeley Bibliography CSL_BIBLIOGRAPHY </w:instrText>
      </w:r>
      <w:r>
        <w:rPr>
          <w:b/>
          <w:bCs/>
          <w:color w:val="000000" w:themeColor="text1"/>
        </w:rPr>
        <w:fldChar w:fldCharType="separate"/>
      </w:r>
      <w:r w:rsidR="002F7E4F" w:rsidRPr="002F7E4F">
        <w:rPr>
          <w:noProof/>
        </w:rPr>
        <w:t xml:space="preserve">Afifah, M. N. (2022). </w:t>
      </w:r>
      <w:r w:rsidR="002F7E4F" w:rsidRPr="002F7E4F">
        <w:rPr>
          <w:i/>
          <w:iCs/>
          <w:noProof/>
        </w:rPr>
        <w:t>10 Ciri-ciri Luka Sunat Bermasalah, Bisa Bengkak sampai Susah Sembuh</w:t>
      </w:r>
      <w:r w:rsidR="002F7E4F" w:rsidRPr="002F7E4F">
        <w:rPr>
          <w:noProof/>
        </w:rPr>
        <w:t>. https://health.kompas.com/read/2022/01/09/200100668/10-ciri-ciri-luka-sunat-bermasalah-bisa-bengkak-sampai-susah-sembuh</w:t>
      </w:r>
    </w:p>
    <w:p w14:paraId="7B697773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Afshar, M. K., Bahramnejad, B., Paizi, M. T., Khanjani, N., &amp; Afshar, M. K. (2019). Association Between Number and Type of Tooth Loss on Oral Health Related Quality of Life in 35-44 Year Olds in Southeastern Iran. </w:t>
      </w:r>
      <w:r w:rsidRPr="002F7E4F">
        <w:rPr>
          <w:i/>
          <w:iCs/>
          <w:noProof/>
        </w:rPr>
        <w:t>Research Journal of Pharmaceutical, Biological and Chemical Sciences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8</w:t>
      </w:r>
      <w:r w:rsidRPr="002F7E4F">
        <w:rPr>
          <w:noProof/>
        </w:rPr>
        <w:t>(1), 142–149.</w:t>
      </w:r>
    </w:p>
    <w:p w14:paraId="18186CCB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Arifsona, M. (2017). </w:t>
      </w:r>
      <w:r w:rsidRPr="002F7E4F">
        <w:rPr>
          <w:i/>
          <w:iCs/>
          <w:noProof/>
        </w:rPr>
        <w:t>Manfaat Sunat (Khitan) Menurut Sunnah Rasul dan Teori Kesehatan</w:t>
      </w:r>
      <w:r w:rsidRPr="002F7E4F">
        <w:rPr>
          <w:noProof/>
        </w:rPr>
        <w:t>. Yayasan Hadji Kalla. https://www.yayasanhadjikalla.or.id/umum/manfaat-sunat-khitan-menurut-sunnah-rasul-dan-teori-kesehatan/</w:t>
      </w:r>
    </w:p>
    <w:p w14:paraId="7C125E84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Black, J. M., &amp; Hawks, J. H. (2014). </w:t>
      </w:r>
      <w:r w:rsidRPr="002F7E4F">
        <w:rPr>
          <w:i/>
          <w:iCs/>
          <w:noProof/>
        </w:rPr>
        <w:t>Keperawatan Medikal Bedah</w:t>
      </w:r>
      <w:r w:rsidRPr="002F7E4F">
        <w:rPr>
          <w:noProof/>
        </w:rPr>
        <w:t>. Singapore : Elseiver.</w:t>
      </w:r>
    </w:p>
    <w:p w14:paraId="67C0E5B0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Budi Deskianditya, R., Kusumawati, A., Handoyo Sakti, Y. B., Faisa Adiyanti, N., &amp; Diva Wulandari, S. (2021). Komplikasi Nyeri dan Perdarahan Pasca Sirkumsisi Metode Klem. </w:t>
      </w:r>
      <w:r w:rsidRPr="002F7E4F">
        <w:rPr>
          <w:i/>
          <w:iCs/>
          <w:noProof/>
        </w:rPr>
        <w:t>Jurnal Kesehatan Islam : Islamic Health Journal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10</w:t>
      </w:r>
      <w:r w:rsidRPr="002F7E4F">
        <w:rPr>
          <w:noProof/>
        </w:rPr>
        <w:t>(2), 77. https://doi.org/10.33474/jki.v10i2.13828</w:t>
      </w:r>
    </w:p>
    <w:p w14:paraId="6E3874F7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Colin, V., &amp; Listiana, D. (2022). Efektivitas Perawatan Luka Dengan Metode Perawatan Luka Modern Dan Perawatan Luka Konvensional Pada Pasien Diabetes Melitus. </w:t>
      </w:r>
      <w:r w:rsidRPr="002F7E4F">
        <w:rPr>
          <w:i/>
          <w:iCs/>
          <w:noProof/>
        </w:rPr>
        <w:t>Care : Jurnal Ilmiah Ilmu Kesehatan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10</w:t>
      </w:r>
      <w:r w:rsidRPr="002F7E4F">
        <w:rPr>
          <w:noProof/>
        </w:rPr>
        <w:t>(3), 520–528. https://doi.org/10.33366/jc.v10i3.2112</w:t>
      </w:r>
    </w:p>
    <w:p w14:paraId="06EC1461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Elnovriano, B. (2023). </w:t>
      </w:r>
      <w:r w:rsidRPr="002F7E4F">
        <w:rPr>
          <w:i/>
          <w:iCs/>
          <w:noProof/>
        </w:rPr>
        <w:t>Baru Selesai Melakukan Tindakan Sunat? Ikuti Cara Berikut Agar Luka Sunat Cepat Sembuh!</w:t>
      </w:r>
      <w:r w:rsidRPr="002F7E4F">
        <w:rPr>
          <w:noProof/>
        </w:rPr>
        <w:t xml:space="preserve"> https://herminahospitals.com/id/articles/baru-selesai-melakukan-tindakan-sunat-ikuti-cara-berikut-agar-luka-sunat-cepat-sembuh.html</w:t>
      </w:r>
    </w:p>
    <w:p w14:paraId="29D68F67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Erika, &amp; Fitri, R. F. (2020). Perbandingan Kecepatan Penyembuhan Luka Sirkumsisi Dengan Teknik Konvensional dan Electro Cauter. </w:t>
      </w:r>
      <w:r w:rsidRPr="002F7E4F">
        <w:rPr>
          <w:i/>
          <w:iCs/>
          <w:noProof/>
        </w:rPr>
        <w:t>Jurnal Kesehatan Global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3</w:t>
      </w:r>
      <w:r w:rsidRPr="002F7E4F">
        <w:rPr>
          <w:noProof/>
        </w:rPr>
        <w:t>(2), 85–90.</w:t>
      </w:r>
    </w:p>
    <w:p w14:paraId="274824CE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Faisol. (2022). </w:t>
      </w:r>
      <w:r w:rsidRPr="002F7E4F">
        <w:rPr>
          <w:i/>
          <w:iCs/>
          <w:noProof/>
        </w:rPr>
        <w:t>Manajemen Nyeri</w:t>
      </w:r>
      <w:r w:rsidRPr="002F7E4F">
        <w:rPr>
          <w:noProof/>
        </w:rPr>
        <w:t>. Pelayanan Kesehatan Kemenkes RI. https://yankes.kemkes.go.id/view_artikel/1052/manajemen-nyeri</w:t>
      </w:r>
    </w:p>
    <w:p w14:paraId="15B8CA21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Ganeswari, P. A. D., Maheswari, L. M. S., &amp; Puspawati, N. M. D. (2020). Peranan Sirkumsisi Dalam Pencegahan Infeksi Menular Seksual. </w:t>
      </w:r>
      <w:r w:rsidRPr="002F7E4F">
        <w:rPr>
          <w:i/>
          <w:iCs/>
          <w:noProof/>
        </w:rPr>
        <w:t>Intisari Sains Medis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11</w:t>
      </w:r>
      <w:r w:rsidRPr="002F7E4F">
        <w:rPr>
          <w:noProof/>
        </w:rPr>
        <w:t>(3), 1157–1164.</w:t>
      </w:r>
    </w:p>
    <w:p w14:paraId="6D2F1EEA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Gold, G., Young, S., O’Brien, M., &amp; Babi, F. E. (2015). Complication Following Circumcision: Presentations to the Emergency Departement. </w:t>
      </w:r>
      <w:r w:rsidRPr="002F7E4F">
        <w:rPr>
          <w:i/>
          <w:iCs/>
          <w:noProof/>
        </w:rPr>
        <w:t xml:space="preserve">Journal of </w:t>
      </w:r>
      <w:r w:rsidRPr="002F7E4F">
        <w:rPr>
          <w:i/>
          <w:iCs/>
          <w:noProof/>
        </w:rPr>
        <w:lastRenderedPageBreak/>
        <w:t>Paediatrics and Health Child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51</w:t>
      </w:r>
      <w:r w:rsidRPr="002F7E4F">
        <w:rPr>
          <w:noProof/>
        </w:rPr>
        <w:t>, 1158–1163.</w:t>
      </w:r>
    </w:p>
    <w:p w14:paraId="43C1E96C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Hidayat, A. (2018). </w:t>
      </w:r>
      <w:r w:rsidRPr="002F7E4F">
        <w:rPr>
          <w:i/>
          <w:iCs/>
          <w:noProof/>
        </w:rPr>
        <w:t>Metode Penelitian Keperawatan dan Teknik Analisis</w:t>
      </w:r>
      <w:r w:rsidRPr="002F7E4F">
        <w:rPr>
          <w:noProof/>
        </w:rPr>
        <w:t>. Salemba Medika.</w:t>
      </w:r>
    </w:p>
    <w:p w14:paraId="0124BC2A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Hidayati, N. U. (2019). </w:t>
      </w:r>
      <w:r w:rsidRPr="002F7E4F">
        <w:rPr>
          <w:i/>
          <w:iCs/>
          <w:noProof/>
        </w:rPr>
        <w:t>Manfaat Sunat Bagi Kesehatan</w:t>
      </w:r>
      <w:r w:rsidRPr="002F7E4F">
        <w:rPr>
          <w:noProof/>
        </w:rPr>
        <w:t>. RSUP Dr. Sardjito Yogyakarta. https://sardjito.co.id/2019/11/08/manfaat-sunat-bagi-kesehatan/</w:t>
      </w:r>
    </w:p>
    <w:p w14:paraId="79534842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Indarini, N., &amp; Pramudiarja, U. (2019). </w:t>
      </w:r>
      <w:r w:rsidRPr="002F7E4F">
        <w:rPr>
          <w:i/>
          <w:iCs/>
          <w:noProof/>
        </w:rPr>
        <w:t>Mr P si Kecil Ngilu Beberapa Hari Setelah Sunat, Apa yang Harus Dilakukan?</w:t>
      </w:r>
      <w:r w:rsidRPr="002F7E4F">
        <w:rPr>
          <w:noProof/>
        </w:rPr>
        <w:t xml:space="preserve"> https://health.detik.com/ibu-dan-anak/d-2841373/mr-p-si-kecil-ngilu-beberapa-hari-setelah-sunat-apa-yang-harus-dilakukan</w:t>
      </w:r>
    </w:p>
    <w:p w14:paraId="0B08043E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Irwan, M., Indrawati, Maryati, Risnah, &amp; Arafah, S. (2022). Efektivitas Perawatan Luka Modern dan Konvensional terhadap Proses Penyembuhan Luka Diabetik. </w:t>
      </w:r>
      <w:r w:rsidRPr="002F7E4F">
        <w:rPr>
          <w:i/>
          <w:iCs/>
          <w:noProof/>
        </w:rPr>
        <w:t>Jurnal Ilmiah Mappadising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4</w:t>
      </w:r>
      <w:r w:rsidRPr="002F7E4F">
        <w:rPr>
          <w:noProof/>
        </w:rPr>
        <w:t>(1), 237–245. https://doi.org/10.54339/mappadising.v4i1.291</w:t>
      </w:r>
    </w:p>
    <w:p w14:paraId="4D976BB4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Karakoyunlu, N., Polat, R., Aydin, G. B., Ergil, J., Akkaya, T., &amp; Ersoy, H. (2016). Effect of Two Surgical Circumcision Procedures on Postoperative Pain: A Prospective, Randomized, Double-Blind Study. </w:t>
      </w:r>
      <w:r w:rsidRPr="002F7E4F">
        <w:rPr>
          <w:i/>
          <w:iCs/>
          <w:noProof/>
        </w:rPr>
        <w:t>Journal of Pediatric Urology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11</w:t>
      </w:r>
      <w:r w:rsidRPr="002F7E4F">
        <w:rPr>
          <w:noProof/>
        </w:rPr>
        <w:t>, 124a1-124a6.</w:t>
      </w:r>
    </w:p>
    <w:p w14:paraId="450BC689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Kartika, R. W. (2015). Perawatan Luka Kronis dengan Modern Dressing. </w:t>
      </w:r>
      <w:r w:rsidRPr="002F7E4F">
        <w:rPr>
          <w:i/>
          <w:iCs/>
          <w:noProof/>
        </w:rPr>
        <w:t>Jurnal CDK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42</w:t>
      </w:r>
      <w:r w:rsidRPr="002F7E4F">
        <w:rPr>
          <w:noProof/>
        </w:rPr>
        <w:t>(7), 546–550. https://media.neliti.com/media/publications/400225-perawatan-luka-kronis-dengan-modern-dres-9c4d7367.pdf</w:t>
      </w:r>
    </w:p>
    <w:p w14:paraId="6FCC500E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Kazharo, A. (2020). Hubungan Tingkat Nyeri dengan kualitas tidur pada pasien post operasi di rumah sakit tingkat III Baladhika Husada Jember. </w:t>
      </w:r>
      <w:r w:rsidRPr="002F7E4F">
        <w:rPr>
          <w:i/>
          <w:iCs/>
          <w:noProof/>
        </w:rPr>
        <w:t>Program Studi Sarjana Keperawatan Fakultas Keperawatan Universitas Jember</w:t>
      </w:r>
      <w:r w:rsidRPr="002F7E4F">
        <w:rPr>
          <w:noProof/>
        </w:rPr>
        <w:t>, 1–112.</w:t>
      </w:r>
    </w:p>
    <w:p w14:paraId="0C282492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Mahdian. (2021). </w:t>
      </w:r>
      <w:r w:rsidRPr="002F7E4F">
        <w:rPr>
          <w:i/>
          <w:iCs/>
          <w:noProof/>
        </w:rPr>
        <w:t>Apa Saja Tahap Penyembuhan Luka Sunat Setelah Tindakan? Begini Caranya!</w:t>
      </w:r>
      <w:r w:rsidRPr="002F7E4F">
        <w:rPr>
          <w:noProof/>
        </w:rPr>
        <w:t xml:space="preserve"> https://rumahsunatan.com/apa-saja-tahap-penyembuhan-luka-sunat-setelah-tindakan-begini-caranya/</w:t>
      </w:r>
    </w:p>
    <w:p w14:paraId="7B0FB5B3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Mistati, E. Y. (2022). </w:t>
      </w:r>
      <w:r w:rsidRPr="002F7E4F">
        <w:rPr>
          <w:i/>
          <w:iCs/>
          <w:noProof/>
        </w:rPr>
        <w:t>Perawatan Luka Modern</w:t>
      </w:r>
      <w:r w:rsidRPr="002F7E4F">
        <w:rPr>
          <w:noProof/>
        </w:rPr>
        <w:t>. Direktorat Jenderal Pelayanan Kesehatan - Kementerian Kesehatan Republik Indonesia. https://yankes.kemkes.go.id/view_artikel/448/perawatan-luka-modern</w:t>
      </w:r>
    </w:p>
    <w:p w14:paraId="24BA8ADE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Mohamad, R. W., Nurhaeni, N., &amp; Wanda, D. (2022). Efektivitas Menonton Video Kartun Terhadap Tingkat Nyeri Selama Prosedur Invasif pada Anak Sekolah. </w:t>
      </w:r>
      <w:r w:rsidRPr="002F7E4F">
        <w:rPr>
          <w:i/>
          <w:iCs/>
          <w:noProof/>
        </w:rPr>
        <w:t>Journal of Telenursing (JOTING)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4</w:t>
      </w:r>
      <w:r w:rsidRPr="002F7E4F">
        <w:rPr>
          <w:noProof/>
        </w:rPr>
        <w:t>(1), 410–420.</w:t>
      </w:r>
    </w:p>
    <w:p w14:paraId="236E1D6C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Mubarak, W. I., &amp; Chayatin, N. (2020). </w:t>
      </w:r>
      <w:r w:rsidRPr="002F7E4F">
        <w:rPr>
          <w:i/>
          <w:iCs/>
          <w:noProof/>
        </w:rPr>
        <w:t>Buku Ajar Kebutuhan Dasar Manusia 2</w:t>
      </w:r>
      <w:r w:rsidRPr="002F7E4F">
        <w:rPr>
          <w:noProof/>
        </w:rPr>
        <w:t>. Salemba Medika.</w:t>
      </w:r>
    </w:p>
    <w:p w14:paraId="526B899B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Muhson, A. (2016). Pedoman Praktikum Analisis Statistik. </w:t>
      </w:r>
      <w:r w:rsidRPr="002F7E4F">
        <w:rPr>
          <w:i/>
          <w:iCs/>
          <w:noProof/>
        </w:rPr>
        <w:t>Pedoman Praktikum Aplikasi Komputer Lanjut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53</w:t>
      </w:r>
      <w:r w:rsidRPr="002F7E4F">
        <w:rPr>
          <w:noProof/>
        </w:rPr>
        <w:t>(9), 5–76.</w:t>
      </w:r>
    </w:p>
    <w:p w14:paraId="028AE331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lastRenderedPageBreak/>
        <w:t xml:space="preserve">Nasution, A. A. (2020). Perbandingan Nyeri Pasca Sirkumsisi Dengan Atau Tanpa Pemberian Lidokain-Prilokain Krim Dinilai Dengan Visual Analog Scale (VAS) di Rumah Sakit Bhayangkara Kota Bengkulu. </w:t>
      </w:r>
      <w:r w:rsidRPr="002F7E4F">
        <w:rPr>
          <w:i/>
          <w:iCs/>
          <w:noProof/>
        </w:rPr>
        <w:t>Jurnal Kedokteran RAFLESIA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6</w:t>
      </w:r>
      <w:r w:rsidRPr="002F7E4F">
        <w:rPr>
          <w:noProof/>
        </w:rPr>
        <w:t>(2), 1–9. https://doi.org/10.33369/juke.v6i2.9881</w:t>
      </w:r>
    </w:p>
    <w:p w14:paraId="253A8726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Notoatmodjo, S. (2018). </w:t>
      </w:r>
      <w:r w:rsidRPr="002F7E4F">
        <w:rPr>
          <w:i/>
          <w:iCs/>
          <w:noProof/>
        </w:rPr>
        <w:t>Metodologi Penelitian Kesehatan</w:t>
      </w:r>
      <w:r w:rsidRPr="002F7E4F">
        <w:rPr>
          <w:noProof/>
        </w:rPr>
        <w:t>. Jakarta: Rineka Cipta.</w:t>
      </w:r>
    </w:p>
    <w:p w14:paraId="515F870F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Nugroho, A. (2023). </w:t>
      </w:r>
      <w:r w:rsidRPr="002F7E4F">
        <w:rPr>
          <w:i/>
          <w:iCs/>
          <w:noProof/>
        </w:rPr>
        <w:t>Kenali Macam-Macam Metode Sunat, Dari Konvensional hingga Modern</w:t>
      </w:r>
      <w:r w:rsidRPr="002F7E4F">
        <w:rPr>
          <w:noProof/>
        </w:rPr>
        <w:t>. https://klinikkirana.com/macam-macam-metode-sunat-dari-konvensional-hingga-modern</w:t>
      </w:r>
    </w:p>
    <w:p w14:paraId="58CD3B84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Oktaviani, E., Wijaya, S., Soewito, B., Aprilyadi, N., Feri, J., Setiyono, I. E., &amp; Roni, R. (2022). Program Khitanan Massal Door to Door pada masa Pandemi Covid-19 di Kota Lubuklinggau. </w:t>
      </w:r>
      <w:r w:rsidRPr="002F7E4F">
        <w:rPr>
          <w:i/>
          <w:iCs/>
          <w:noProof/>
        </w:rPr>
        <w:t>Journal of Community Engagement in Health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5</w:t>
      </w:r>
      <w:r w:rsidRPr="002F7E4F">
        <w:rPr>
          <w:noProof/>
        </w:rPr>
        <w:t>(1), 81–86. https://doi.org/10.30994/jceh.v5i1.336</w:t>
      </w:r>
    </w:p>
    <w:p w14:paraId="54711476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Panji, P. A. S. (2019). </w:t>
      </w:r>
      <w:r w:rsidRPr="002F7E4F">
        <w:rPr>
          <w:i/>
          <w:iCs/>
          <w:noProof/>
        </w:rPr>
        <w:t>Manajemen Nyeri Akut Paska Operasi</w:t>
      </w:r>
      <w:r w:rsidRPr="002F7E4F">
        <w:rPr>
          <w:noProof/>
        </w:rPr>
        <w:t>. Denpasar: Departemen/KSM Anestesi dan Terapi Intensif Fakultas Kedokteran Universitas Udayana / RSUP Sanglah.</w:t>
      </w:r>
    </w:p>
    <w:p w14:paraId="112AE716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Pinzon, R. T. (2016). </w:t>
      </w:r>
      <w:r w:rsidRPr="002F7E4F">
        <w:rPr>
          <w:i/>
          <w:iCs/>
          <w:noProof/>
        </w:rPr>
        <w:t>Pengkajian Nyeri</w:t>
      </w:r>
      <w:r w:rsidRPr="002F7E4F">
        <w:rPr>
          <w:noProof/>
        </w:rPr>
        <w:t>. Yogyakarta: Betha Grafika.</w:t>
      </w:r>
    </w:p>
    <w:p w14:paraId="35EFDFE7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Pittara. (2023). </w:t>
      </w:r>
      <w:r w:rsidRPr="002F7E4F">
        <w:rPr>
          <w:i/>
          <w:iCs/>
          <w:noProof/>
        </w:rPr>
        <w:t>Sunat, Ini yang Harus Anda Ketahui</w:t>
      </w:r>
      <w:r w:rsidRPr="002F7E4F">
        <w:rPr>
          <w:noProof/>
        </w:rPr>
        <w:t>. https://www.alodokter.com/sunat-ini-yang-harus-anda-ketahui#:~:text=Selama 3–4 hari setelah,merupakan hal yang normal terjadi.</w:t>
      </w:r>
    </w:p>
    <w:p w14:paraId="4E6D8180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Potter, P. ., &amp; Perry, A. G. (2020). </w:t>
      </w:r>
      <w:r w:rsidRPr="002F7E4F">
        <w:rPr>
          <w:i/>
          <w:iCs/>
          <w:noProof/>
        </w:rPr>
        <w:t>Fundamental of Nursing</w:t>
      </w:r>
      <w:r w:rsidRPr="002F7E4F">
        <w:rPr>
          <w:noProof/>
        </w:rPr>
        <w:t xml:space="preserve"> (14th ed.). Jakarta: Salemba Medika.</w:t>
      </w:r>
    </w:p>
    <w:p w14:paraId="5A0DEA82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Purwaningsih, L. A. (2018). </w:t>
      </w:r>
      <w:r w:rsidRPr="002F7E4F">
        <w:rPr>
          <w:i/>
          <w:iCs/>
          <w:noProof/>
        </w:rPr>
        <w:t>Perawatan Luka Modern di RSUP Dr Sardjito Yogyakarta</w:t>
      </w:r>
      <w:r w:rsidRPr="002F7E4F">
        <w:rPr>
          <w:noProof/>
        </w:rPr>
        <w:t>. RSUP Dr. Sardjito Yogyakartar. Sardjito Yogyakarta. https://sardjito.co.id/2018/05/22/perawatan-luka-modern-di-rsup-dr-sardjito-yogyakarta/</w:t>
      </w:r>
    </w:p>
    <w:p w14:paraId="62EA635A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Rahman, L. A. (2023). </w:t>
      </w:r>
      <w:r w:rsidRPr="002F7E4F">
        <w:rPr>
          <w:i/>
          <w:iCs/>
          <w:noProof/>
        </w:rPr>
        <w:t>Super Ring Sebagai Alternatif Alat Sunat yang Aman, Nyaman, Terjangkau dan Cepat</w:t>
      </w:r>
      <w:r w:rsidRPr="002F7E4F">
        <w:rPr>
          <w:noProof/>
        </w:rPr>
        <w:t>. Indonesia Healtcare Forum. https://indohcf-award.com/innovation-detail/1356</w:t>
      </w:r>
    </w:p>
    <w:p w14:paraId="54F263A3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Redho, A., Jannaim, R., &amp; Makruf, H. (2022). Efektifitas Madu Trigona sp Terhadap Proses Penyembuhan Luka Post Sirkumsisi Tahap Profilerasi. </w:t>
      </w:r>
      <w:r w:rsidRPr="002F7E4F">
        <w:rPr>
          <w:i/>
          <w:iCs/>
          <w:noProof/>
        </w:rPr>
        <w:t>Jurnal Penelitian Perawat Profesional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5</w:t>
      </w:r>
      <w:r w:rsidRPr="002F7E4F">
        <w:rPr>
          <w:noProof/>
        </w:rPr>
        <w:t>(1), 417–424.</w:t>
      </w:r>
    </w:p>
    <w:p w14:paraId="71E54C4A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Riyanto, A. (2017). </w:t>
      </w:r>
      <w:r w:rsidRPr="002F7E4F">
        <w:rPr>
          <w:i/>
          <w:iCs/>
          <w:noProof/>
        </w:rPr>
        <w:t>Aplikasi Metodologi Penelitian Kesehatan</w:t>
      </w:r>
      <w:r w:rsidRPr="002F7E4F">
        <w:rPr>
          <w:noProof/>
        </w:rPr>
        <w:t>. Yogyakarta: Nuha Medika.</w:t>
      </w:r>
    </w:p>
    <w:p w14:paraId="04AC9831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Saputro, N., Widodo, A., Saputro, H., &amp; Saifulah, D. (2022). Analisis Pelepasan (drop out) Sunat Modern Super Ring Dengan Berbagai Intervensi Pada Anak Sunat di Ponorogo. </w:t>
      </w:r>
      <w:r w:rsidRPr="002F7E4F">
        <w:rPr>
          <w:i/>
          <w:iCs/>
          <w:noProof/>
        </w:rPr>
        <w:t>Journal Of Health Science Community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3</w:t>
      </w:r>
      <w:r w:rsidRPr="002F7E4F">
        <w:rPr>
          <w:noProof/>
        </w:rPr>
        <w:t>(1), 60–65.</w:t>
      </w:r>
    </w:p>
    <w:p w14:paraId="5B725C96" w14:textId="77777777" w:rsidR="003555E0" w:rsidRDefault="003555E0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</w:p>
    <w:p w14:paraId="6C573317" w14:textId="4814A7B3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lastRenderedPageBreak/>
        <w:t xml:space="preserve">Saryono. (2017). </w:t>
      </w:r>
      <w:r w:rsidRPr="002F7E4F">
        <w:rPr>
          <w:i/>
          <w:iCs/>
          <w:noProof/>
        </w:rPr>
        <w:t>Metodologi Penelitian Kesehatan Penuntun Praktis Bagi Pemula</w:t>
      </w:r>
      <w:r w:rsidRPr="002F7E4F">
        <w:rPr>
          <w:noProof/>
        </w:rPr>
        <w:t>. Yogyakarta: Mitra Cendikia Press.</w:t>
      </w:r>
    </w:p>
    <w:p w14:paraId="684FE866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Solkan, A., &amp; Setiawan, K. (2023). </w:t>
      </w:r>
      <w:r w:rsidRPr="002F7E4F">
        <w:rPr>
          <w:i/>
          <w:iCs/>
          <w:noProof/>
        </w:rPr>
        <w:t>Manfaat Khitan dari Sisi Medis</w:t>
      </w:r>
      <w:r w:rsidRPr="002F7E4F">
        <w:rPr>
          <w:noProof/>
        </w:rPr>
        <w:t>. https://www.nu.or.id/kesehatan/manfaat-khitan-dari-sisi-medis-3zo3V</w:t>
      </w:r>
    </w:p>
    <w:p w14:paraId="5C937263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Sugiyono. (2018). </w:t>
      </w:r>
      <w:r w:rsidRPr="002F7E4F">
        <w:rPr>
          <w:i/>
          <w:iCs/>
          <w:noProof/>
        </w:rPr>
        <w:t>Metode Penelitian Kuantitatif Kualitatif dan R &amp; D</w:t>
      </w:r>
      <w:r w:rsidRPr="002F7E4F">
        <w:rPr>
          <w:noProof/>
        </w:rPr>
        <w:t>. Alfa Beta.</w:t>
      </w:r>
    </w:p>
    <w:p w14:paraId="1F9817EF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Suharto, A. (2021). </w:t>
      </w:r>
      <w:r w:rsidRPr="002F7E4F">
        <w:rPr>
          <w:i/>
          <w:iCs/>
          <w:noProof/>
        </w:rPr>
        <w:t>Perawatan Luka dengan Modern Dressing</w:t>
      </w:r>
      <w:r w:rsidRPr="002F7E4F">
        <w:rPr>
          <w:noProof/>
        </w:rPr>
        <w:t>. RSUP Dr. Soeradji Tirtonegoro Klaten. https://rsupsoeradji.id/perawatan-luka-dengan-modern-dressing/#:~:text=Perawatan luka modern harus tetap,sel mati dari permukaan luka.</w:t>
      </w:r>
    </w:p>
    <w:p w14:paraId="28DAE8BE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Suyanto &amp; Salamah, U. (2017). </w:t>
      </w:r>
      <w:r w:rsidRPr="002F7E4F">
        <w:rPr>
          <w:i/>
          <w:iCs/>
          <w:noProof/>
        </w:rPr>
        <w:t>Riset Kebidanan Metodologi dan Aplikasi</w:t>
      </w:r>
      <w:r w:rsidRPr="002F7E4F">
        <w:rPr>
          <w:noProof/>
        </w:rPr>
        <w:t>. Yogyakarta: Mitra Cendikia Press.</w:t>
      </w:r>
    </w:p>
    <w:p w14:paraId="711F8E59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Tempo, R. B. B., Sarni, S., Sri Ujiana Putri, &amp; Fadhilah, N. (2021). Praktik Khitan dengan Metode Sunathrone Klamp Perspektif Hukum Islam (Studi Kasus di Smart Care Center Makassar). </w:t>
      </w:r>
      <w:r w:rsidRPr="002F7E4F">
        <w:rPr>
          <w:i/>
          <w:iCs/>
          <w:noProof/>
        </w:rPr>
        <w:t>BUSTANUL FUQAHA: Jurnal Bidang Hukum Islam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2</w:t>
      </w:r>
      <w:r w:rsidRPr="002F7E4F">
        <w:rPr>
          <w:noProof/>
        </w:rPr>
        <w:t>(2), 326–335. https://doi.org/10.36701/bustanul.v2i2.371</w:t>
      </w:r>
    </w:p>
    <w:p w14:paraId="62A4D78D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Tim Pokja SDKI DPP PPNI. (2017). </w:t>
      </w:r>
      <w:r w:rsidRPr="002F7E4F">
        <w:rPr>
          <w:i/>
          <w:iCs/>
          <w:noProof/>
        </w:rPr>
        <w:t>Standar Diagnosis Keperawatan Indonesia (Definisi dan Indikator Diagnostik)</w:t>
      </w:r>
      <w:r w:rsidRPr="002F7E4F">
        <w:rPr>
          <w:noProof/>
        </w:rPr>
        <w:t xml:space="preserve"> (Ed.1 Cet.I). Jakarta: Persatuan Perawat Nasional Indonesia.</w:t>
      </w:r>
    </w:p>
    <w:p w14:paraId="68EE39BA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Wardani, N. P. (2014). </w:t>
      </w:r>
      <w:r w:rsidRPr="002F7E4F">
        <w:rPr>
          <w:i/>
          <w:iCs/>
          <w:noProof/>
        </w:rPr>
        <w:t>Manajemen Nyeri Akut</w:t>
      </w:r>
      <w:r w:rsidRPr="002F7E4F">
        <w:rPr>
          <w:noProof/>
        </w:rPr>
        <w:t>. Denpasar: Fakultas Kedokteran Universitas Udayana.</w:t>
      </w:r>
    </w:p>
    <w:p w14:paraId="162977EE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Widaningsih, &amp; Rosya, E. (2019). Modul Praktikum Mata Kuliah Manajemen Nyeri. </w:t>
      </w:r>
      <w:r w:rsidRPr="002F7E4F">
        <w:rPr>
          <w:i/>
          <w:iCs/>
          <w:noProof/>
        </w:rPr>
        <w:t>Fakultas Ilmu Ilmu Kesehatan Universitas Esa Unggul</w:t>
      </w:r>
      <w:r w:rsidRPr="002F7E4F">
        <w:rPr>
          <w:noProof/>
        </w:rPr>
        <w:t>.</w:t>
      </w:r>
    </w:p>
    <w:p w14:paraId="4FEA9364" w14:textId="77777777" w:rsidR="002F7E4F" w:rsidRPr="002F7E4F" w:rsidRDefault="002F7E4F" w:rsidP="002F7E4F">
      <w:pPr>
        <w:widowControl w:val="0"/>
        <w:autoSpaceDE w:val="0"/>
        <w:autoSpaceDN w:val="0"/>
        <w:adjustRightInd w:val="0"/>
        <w:spacing w:after="240"/>
        <w:ind w:left="480" w:hanging="480"/>
        <w:jc w:val="both"/>
        <w:rPr>
          <w:noProof/>
        </w:rPr>
      </w:pPr>
      <w:r w:rsidRPr="002F7E4F">
        <w:rPr>
          <w:noProof/>
        </w:rPr>
        <w:t xml:space="preserve">Wintoko, R., &amp; Yadika, A. D. N. (2020). Manajemen Terkini Perawatan Luka. </w:t>
      </w:r>
      <w:r w:rsidRPr="002F7E4F">
        <w:rPr>
          <w:i/>
          <w:iCs/>
          <w:noProof/>
        </w:rPr>
        <w:t>Jurnal Kedokteran Universitas Lampung</w:t>
      </w:r>
      <w:r w:rsidRPr="002F7E4F">
        <w:rPr>
          <w:noProof/>
        </w:rPr>
        <w:t xml:space="preserve">, </w:t>
      </w:r>
      <w:r w:rsidRPr="002F7E4F">
        <w:rPr>
          <w:i/>
          <w:iCs/>
          <w:noProof/>
        </w:rPr>
        <w:t>4</w:t>
      </w:r>
      <w:r w:rsidRPr="002F7E4F">
        <w:rPr>
          <w:noProof/>
        </w:rPr>
        <w:t>, 183–189.</w:t>
      </w:r>
    </w:p>
    <w:p w14:paraId="5ABA0A93" w14:textId="3E026148" w:rsidR="006B12D2" w:rsidRPr="006B12D2" w:rsidRDefault="00E36794" w:rsidP="002F7E4F">
      <w:pPr>
        <w:tabs>
          <w:tab w:val="left" w:pos="434"/>
        </w:tabs>
        <w:spacing w:after="240"/>
        <w:ind w:right="6"/>
        <w:jc w:val="both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fldChar w:fldCharType="end"/>
      </w:r>
    </w:p>
    <w:sectPr w:rsidR="006B12D2" w:rsidRPr="006B12D2" w:rsidSect="00B968E9">
      <w:headerReference w:type="even" r:id="rId8"/>
      <w:headerReference w:type="default" r:id="rId9"/>
      <w:headerReference w:type="first" r:id="rId10"/>
      <w:footerReference w:type="first" r:id="rId11"/>
      <w:pgSz w:w="11907" w:h="16839" w:code="9"/>
      <w:pgMar w:top="1701" w:right="1701" w:bottom="1701" w:left="2268" w:header="993" w:footer="720" w:gutter="0"/>
      <w:pgNumType w:start="6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B7212D6" w14:textId="77777777" w:rsidR="00CA3221" w:rsidRDefault="00CA3221">
      <w:r>
        <w:separator/>
      </w:r>
    </w:p>
  </w:endnote>
  <w:endnote w:type="continuationSeparator" w:id="0">
    <w:p w14:paraId="642E54F6" w14:textId="77777777" w:rsidR="00CA3221" w:rsidRDefault="00CA32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altName w:val="Wingdings"/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altName w:val="Courier New"/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C5FC408" w14:textId="77777777" w:rsidR="00466F87" w:rsidRDefault="00466F87">
    <w:pPr>
      <w:pStyle w:val="Footer"/>
      <w:jc w:val="center"/>
    </w:pPr>
  </w:p>
  <w:p w14:paraId="00F06E02" w14:textId="77777777" w:rsidR="00466F87" w:rsidRDefault="00466F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D809409" w14:textId="77777777" w:rsidR="00CA3221" w:rsidRDefault="00CA3221">
      <w:r>
        <w:separator/>
      </w:r>
    </w:p>
  </w:footnote>
  <w:footnote w:type="continuationSeparator" w:id="0">
    <w:p w14:paraId="3FFDA815" w14:textId="77777777" w:rsidR="00CA3221" w:rsidRDefault="00CA322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F3A7B2F" w14:textId="6E8CF2DA" w:rsidR="00841D42" w:rsidRDefault="00000000">
    <w:pPr>
      <w:pStyle w:val="Header"/>
    </w:pPr>
    <w:r>
      <w:rPr>
        <w:noProof/>
      </w:rPr>
      <w:pict w14:anchorId="304D921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27926454" o:spid="_x0000_s1026" type="#_x0000_t75" style="position:absolute;margin-left:0;margin-top:0;width:396.75pt;height:414.3pt;z-index:-251657216;mso-position-horizontal:center;mso-position-horizontal-relative:margin;mso-position-vertical:center;mso-position-vertical-relative:margin" o:allowincell="f">
          <v:imagedata r:id="rId1" o:title="logo unaic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0018220"/>
      <w:docPartObj>
        <w:docPartGallery w:val="Page Numbers (Top of Page)"/>
        <w:docPartUnique/>
      </w:docPartObj>
    </w:sdtPr>
    <w:sdtEndPr>
      <w:rPr>
        <w:sz w:val="22"/>
        <w:szCs w:val="22"/>
      </w:rPr>
    </w:sdtEndPr>
    <w:sdtContent>
      <w:p w14:paraId="19C30DFA" w14:textId="29213FBD" w:rsidR="00466F87" w:rsidRPr="005E720E" w:rsidRDefault="00000000">
        <w:pPr>
          <w:pStyle w:val="Header"/>
          <w:jc w:val="right"/>
          <w:rPr>
            <w:sz w:val="22"/>
            <w:szCs w:val="22"/>
          </w:rPr>
        </w:pPr>
        <w:r>
          <w:rPr>
            <w:noProof/>
            <w:sz w:val="22"/>
            <w:szCs w:val="22"/>
          </w:rPr>
          <w:pict w14:anchorId="3207191B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727926455" o:spid="_x0000_s1027" type="#_x0000_t75" style="position:absolute;left:0;text-align:left;margin-left:0;margin-top:0;width:396.75pt;height:414.3pt;z-index:-251656192;mso-position-horizontal:center;mso-position-horizontal-relative:margin;mso-position-vertical:center;mso-position-vertical-relative:margin" o:allowincell="f">
              <v:imagedata r:id="rId1" o:title="logo unaic" gain="19661f" blacklevel="22938f"/>
              <w10:wrap anchorx="margin" anchory="margin"/>
            </v:shape>
          </w:pict>
        </w:r>
        <w:r w:rsidR="00466F87" w:rsidRPr="005E720E">
          <w:rPr>
            <w:sz w:val="22"/>
            <w:szCs w:val="22"/>
          </w:rPr>
          <w:fldChar w:fldCharType="begin"/>
        </w:r>
        <w:r w:rsidR="00466F87" w:rsidRPr="005E720E">
          <w:rPr>
            <w:sz w:val="22"/>
            <w:szCs w:val="22"/>
          </w:rPr>
          <w:instrText xml:space="preserve"> PAGE   \* MERGEFORMAT </w:instrText>
        </w:r>
        <w:r w:rsidR="00466F87" w:rsidRPr="005E720E">
          <w:rPr>
            <w:sz w:val="22"/>
            <w:szCs w:val="22"/>
          </w:rPr>
          <w:fldChar w:fldCharType="separate"/>
        </w:r>
        <w:r w:rsidR="00AF6A9D">
          <w:rPr>
            <w:noProof/>
            <w:sz w:val="22"/>
            <w:szCs w:val="22"/>
          </w:rPr>
          <w:t>68</w:t>
        </w:r>
        <w:r w:rsidR="00466F87" w:rsidRPr="005E720E">
          <w:rPr>
            <w:sz w:val="22"/>
            <w:szCs w:val="22"/>
          </w:rPr>
          <w:fldChar w:fldCharType="end"/>
        </w:r>
      </w:p>
    </w:sdtContent>
  </w:sdt>
  <w:p w14:paraId="6AFBDD26" w14:textId="77777777" w:rsidR="00466F87" w:rsidRDefault="00466F8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8F3484" w14:textId="03B50E71" w:rsidR="00466F87" w:rsidRDefault="00000000">
    <w:pPr>
      <w:pStyle w:val="Header"/>
      <w:jc w:val="right"/>
    </w:pPr>
    <w:r>
      <w:rPr>
        <w:noProof/>
      </w:rPr>
      <w:pict w14:anchorId="53F7ACF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27926453" o:spid="_x0000_s1025" type="#_x0000_t75" style="position:absolute;left:0;text-align:left;margin-left:0;margin-top:0;width:396.75pt;height:414.3pt;z-index:-251658240;mso-position-horizontal:center;mso-position-horizontal-relative:margin;mso-position-vertical:center;mso-position-vertical-relative:margin" o:allowincell="f">
          <v:imagedata r:id="rId1" o:title="logo unaic" gain="19661f" blacklevel="22938f"/>
          <w10:wrap anchorx="margin" anchory="margin"/>
        </v:shape>
      </w:pict>
    </w:r>
  </w:p>
  <w:p w14:paraId="0FDE5B76" w14:textId="77777777" w:rsidR="00466F87" w:rsidRDefault="00466F8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00001"/>
    <w:multiLevelType w:val="multilevel"/>
    <w:tmpl w:val="00000001"/>
    <w:name w:val="WW8Num3"/>
    <w:lvl w:ilvl="0">
      <w:start w:val="1"/>
      <w:numFmt w:val="lowerLetter"/>
      <w:lvlText w:val="%1."/>
      <w:lvlJc w:val="left"/>
      <w:pPr>
        <w:tabs>
          <w:tab w:val="num" w:pos="0"/>
        </w:tabs>
        <w:ind w:left="1080" w:hanging="360"/>
      </w:pPr>
    </w:lvl>
    <w:lvl w:ilvl="1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</w:lvl>
    <w:lvl w:ilvl="2">
      <w:start w:val="1"/>
      <w:numFmt w:val="lowerRoman"/>
      <w:lvlText w:val="%3."/>
      <w:lvlJc w:val="left"/>
      <w:pPr>
        <w:tabs>
          <w:tab w:val="num" w:pos="0"/>
        </w:tabs>
        <w:ind w:left="252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324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960" w:hanging="360"/>
      </w:pPr>
    </w:lvl>
    <w:lvl w:ilvl="5">
      <w:start w:val="1"/>
      <w:numFmt w:val="lowerRoman"/>
      <w:lvlText w:val="%6."/>
      <w:lvlJc w:val="left"/>
      <w:pPr>
        <w:tabs>
          <w:tab w:val="num" w:pos="0"/>
        </w:tabs>
        <w:ind w:left="468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40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6120" w:hanging="360"/>
      </w:pPr>
    </w:lvl>
    <w:lvl w:ilvl="8">
      <w:start w:val="1"/>
      <w:numFmt w:val="lowerRoman"/>
      <w:lvlText w:val="%9."/>
      <w:lvlJc w:val="left"/>
      <w:pPr>
        <w:tabs>
          <w:tab w:val="num" w:pos="0"/>
        </w:tabs>
        <w:ind w:left="6840" w:hanging="180"/>
      </w:pPr>
    </w:lvl>
  </w:abstractNum>
  <w:abstractNum w:abstractNumId="1" w15:restartNumberingAfterBreak="0">
    <w:nsid w:val="00000008"/>
    <w:multiLevelType w:val="singleLevel"/>
    <w:tmpl w:val="00000008"/>
    <w:name w:val="WW8Num45"/>
    <w:lvl w:ilvl="0">
      <w:start w:val="1"/>
      <w:numFmt w:val="lowerLetter"/>
      <w:lvlText w:val="%1."/>
      <w:lvlJc w:val="left"/>
      <w:pPr>
        <w:tabs>
          <w:tab w:val="num" w:pos="0"/>
        </w:tabs>
        <w:ind w:left="1440" w:hanging="360"/>
      </w:pPr>
    </w:lvl>
  </w:abstractNum>
  <w:abstractNum w:abstractNumId="2" w15:restartNumberingAfterBreak="0">
    <w:nsid w:val="0000001E"/>
    <w:multiLevelType w:val="singleLevel"/>
    <w:tmpl w:val="5A56076E"/>
    <w:lvl w:ilvl="0">
      <w:start w:val="1"/>
      <w:numFmt w:val="lowerLetter"/>
      <w:lvlText w:val="%1."/>
      <w:lvlJc w:val="left"/>
      <w:pPr>
        <w:tabs>
          <w:tab w:val="num" w:pos="0"/>
        </w:tabs>
        <w:ind w:left="1146" w:hanging="360"/>
      </w:pPr>
      <w:rPr>
        <w:i w:val="0"/>
      </w:rPr>
    </w:lvl>
  </w:abstractNum>
  <w:abstractNum w:abstractNumId="3" w15:restartNumberingAfterBreak="0">
    <w:nsid w:val="03E75B3A"/>
    <w:multiLevelType w:val="hybridMultilevel"/>
    <w:tmpl w:val="47CCE462"/>
    <w:lvl w:ilvl="0" w:tplc="114C10C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" w15:restartNumberingAfterBreak="0">
    <w:nsid w:val="043512F1"/>
    <w:multiLevelType w:val="hybridMultilevel"/>
    <w:tmpl w:val="29D67F50"/>
    <w:lvl w:ilvl="0" w:tplc="DBB43452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b/>
      </w:rPr>
    </w:lvl>
    <w:lvl w:ilvl="1" w:tplc="08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b/>
      </w:r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7E447D9C">
      <w:start w:val="1"/>
      <w:numFmt w:val="decimal"/>
      <w:lvlText w:val="%4."/>
      <w:lvlJc w:val="left"/>
      <w:pPr>
        <w:tabs>
          <w:tab w:val="num" w:pos="360"/>
        </w:tabs>
        <w:ind w:left="360" w:hanging="360"/>
      </w:pPr>
      <w:rPr>
        <w:b w:val="0"/>
      </w:rPr>
    </w:lvl>
    <w:lvl w:ilvl="4" w:tplc="001C77C4">
      <w:start w:val="1"/>
      <w:numFmt w:val="decimal"/>
      <w:lvlText w:val="%5."/>
      <w:lvlJc w:val="left"/>
      <w:pPr>
        <w:tabs>
          <w:tab w:val="num" w:pos="1260"/>
        </w:tabs>
        <w:ind w:left="1260" w:hanging="360"/>
      </w:pPr>
      <w:rPr>
        <w:rFonts w:hint="default"/>
        <w:b w:val="0"/>
      </w:rPr>
    </w:lvl>
    <w:lvl w:ilvl="5" w:tplc="3B6033D6">
      <w:start w:val="1"/>
      <w:numFmt w:val="decimal"/>
      <w:lvlText w:val="%6."/>
      <w:lvlJc w:val="left"/>
      <w:pPr>
        <w:tabs>
          <w:tab w:val="num" w:pos="1260"/>
        </w:tabs>
        <w:ind w:left="1260" w:hanging="360"/>
      </w:pPr>
      <w:rPr>
        <w:rFonts w:hint="default"/>
      </w:r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CC454CA"/>
    <w:multiLevelType w:val="multilevel"/>
    <w:tmpl w:val="0F64F1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2B062D9"/>
    <w:multiLevelType w:val="hybridMultilevel"/>
    <w:tmpl w:val="C03422FC"/>
    <w:lvl w:ilvl="0" w:tplc="F982962C">
      <w:start w:val="1"/>
      <w:numFmt w:val="decimal"/>
      <w:lvlText w:val="%1."/>
      <w:lvlJc w:val="left"/>
      <w:pPr>
        <w:ind w:left="786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506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226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946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66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86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106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826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546" w:hanging="180"/>
      </w:pPr>
      <w:rPr>
        <w:rFonts w:cs="Times New Roman"/>
      </w:rPr>
    </w:lvl>
  </w:abstractNum>
  <w:abstractNum w:abstractNumId="7" w15:restartNumberingAfterBreak="0">
    <w:nsid w:val="23826548"/>
    <w:multiLevelType w:val="hybridMultilevel"/>
    <w:tmpl w:val="67DCBC5C"/>
    <w:lvl w:ilvl="0" w:tplc="DDD01E3C">
      <w:start w:val="1"/>
      <w:numFmt w:val="lowerLetter"/>
      <w:lvlText w:val="%1)"/>
      <w:lvlJc w:val="left"/>
      <w:pPr>
        <w:ind w:left="1271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8" w15:restartNumberingAfterBreak="0">
    <w:nsid w:val="24C667B6"/>
    <w:multiLevelType w:val="multilevel"/>
    <w:tmpl w:val="13E486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99210CE"/>
    <w:multiLevelType w:val="multilevel"/>
    <w:tmpl w:val="C4F229C0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/>
        <w:b w:val="0"/>
        <w:sz w:val="24"/>
        <w:szCs w:val="24"/>
      </w:rPr>
    </w:lvl>
    <w:lvl w:ilvl="1">
      <w:start w:val="3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A594A12"/>
    <w:multiLevelType w:val="hybridMultilevel"/>
    <w:tmpl w:val="08F2844A"/>
    <w:lvl w:ilvl="0" w:tplc="E0500FDC">
      <w:start w:val="1"/>
      <w:numFmt w:val="lowerLetter"/>
      <w:lvlText w:val="%1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1" w:tplc="EF02DDA0">
      <w:start w:val="2"/>
      <w:numFmt w:val="lowerLetter"/>
      <w:lvlText w:val="%2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2" w:tplc="952AE7F8">
      <w:start w:val="1"/>
      <w:numFmt w:val="decimal"/>
      <w:lvlText w:val="%3)"/>
      <w:lvlJc w:val="left"/>
      <w:pPr>
        <w:tabs>
          <w:tab w:val="num" w:pos="3060"/>
        </w:tabs>
        <w:ind w:left="3060" w:hanging="360"/>
      </w:pPr>
      <w:rPr>
        <w:rFonts w:hint="default"/>
      </w:rPr>
    </w:lvl>
    <w:lvl w:ilvl="3" w:tplc="92901490">
      <w:start w:val="4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11" w15:restartNumberingAfterBreak="0">
    <w:nsid w:val="2DF0133B"/>
    <w:multiLevelType w:val="multilevel"/>
    <w:tmpl w:val="E45EA7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E995306"/>
    <w:multiLevelType w:val="hybridMultilevel"/>
    <w:tmpl w:val="A7BE901E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34AA20B7"/>
    <w:multiLevelType w:val="multilevel"/>
    <w:tmpl w:val="883277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39DF5B8E"/>
    <w:multiLevelType w:val="hybridMultilevel"/>
    <w:tmpl w:val="0F9C0F14"/>
    <w:lvl w:ilvl="0" w:tplc="08E45042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809000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76B2E5A2">
      <w:start w:val="1"/>
      <w:numFmt w:val="lowerLetter"/>
      <w:lvlText w:val="%3."/>
      <w:lvlJc w:val="left"/>
      <w:pPr>
        <w:tabs>
          <w:tab w:val="num" w:pos="2340"/>
        </w:tabs>
        <w:ind w:left="2340" w:hanging="360"/>
      </w:pPr>
      <w:rPr>
        <w:rFonts w:ascii="Times New Roman" w:eastAsia="Times New Roman" w:hAnsi="Times New Roman" w:cs="Times New Roman"/>
      </w:rPr>
    </w:lvl>
    <w:lvl w:ilvl="3" w:tplc="BF8E4B5A">
      <w:start w:val="1"/>
      <w:numFmt w:val="decimal"/>
      <w:lvlText w:val="%4)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/>
      </w:rPr>
    </w:lvl>
    <w:lvl w:ilvl="4" w:tplc="0809000F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402E69FB"/>
    <w:multiLevelType w:val="hybridMultilevel"/>
    <w:tmpl w:val="F59CE672"/>
    <w:lvl w:ilvl="0" w:tplc="F1F4A55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47D279BA"/>
    <w:multiLevelType w:val="hybridMultilevel"/>
    <w:tmpl w:val="1494C5A6"/>
    <w:lvl w:ilvl="0" w:tplc="CE6C8B8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</w:rPr>
    </w:lvl>
    <w:lvl w:ilvl="1" w:tplc="01BCDAB4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  <w:b w:val="0"/>
      </w:rPr>
    </w:lvl>
    <w:lvl w:ilvl="2" w:tplc="A2062966">
      <w:start w:val="1"/>
      <w:numFmt w:val="decimal"/>
      <w:lvlText w:val="%3)"/>
      <w:lvlJc w:val="left"/>
      <w:pPr>
        <w:tabs>
          <w:tab w:val="num" w:pos="2340"/>
        </w:tabs>
        <w:ind w:left="2340" w:hanging="360"/>
      </w:pPr>
      <w:rPr>
        <w:rFonts w:hint="default"/>
        <w:b w:val="0"/>
      </w:rPr>
    </w:lvl>
    <w:lvl w:ilvl="3" w:tplc="E51051C2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489E2ACF"/>
    <w:multiLevelType w:val="hybridMultilevel"/>
    <w:tmpl w:val="03B0E73C"/>
    <w:lvl w:ilvl="0" w:tplc="04090011">
      <w:start w:val="1"/>
      <w:numFmt w:val="decimal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8" w15:restartNumberingAfterBreak="0">
    <w:nsid w:val="49C70A4D"/>
    <w:multiLevelType w:val="multilevel"/>
    <w:tmpl w:val="9B42CB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4BC46E0E"/>
    <w:multiLevelType w:val="singleLevel"/>
    <w:tmpl w:val="DF1CD1C2"/>
    <w:lvl w:ilvl="0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0" w15:restartNumberingAfterBreak="0">
    <w:nsid w:val="5336752B"/>
    <w:multiLevelType w:val="multilevel"/>
    <w:tmpl w:val="89A631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33733A3"/>
    <w:multiLevelType w:val="multilevel"/>
    <w:tmpl w:val="BCC0999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54EF18D8"/>
    <w:multiLevelType w:val="multilevel"/>
    <w:tmpl w:val="99F826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53B032C"/>
    <w:multiLevelType w:val="hybridMultilevel"/>
    <w:tmpl w:val="F04A04AC"/>
    <w:lvl w:ilvl="0" w:tplc="FFFFFFFF">
      <w:start w:val="1"/>
      <w:numFmt w:val="lowerLetter"/>
      <w:lvlText w:val="%1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FFFFFFFF">
      <w:start w:val="1"/>
      <w:numFmt w:val="decimal"/>
      <w:lvlText w:val="%2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2" w:tplc="FFFFFFFF">
      <w:start w:val="4"/>
      <w:numFmt w:val="bullet"/>
      <w:lvlText w:val=""/>
      <w:lvlJc w:val="left"/>
      <w:pPr>
        <w:tabs>
          <w:tab w:val="num" w:pos="3600"/>
        </w:tabs>
        <w:ind w:left="3600" w:hanging="900"/>
      </w:pPr>
      <w:rPr>
        <w:rFonts w:ascii="Symbol" w:eastAsia="Times New Roman" w:hAnsi="Symbol" w:cs="Times New Roman" w:hint="default"/>
      </w:rPr>
    </w:lvl>
    <w:lvl w:ilvl="3" w:tplc="FFFFFFF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24" w15:restartNumberingAfterBreak="0">
    <w:nsid w:val="568910C0"/>
    <w:multiLevelType w:val="multilevel"/>
    <w:tmpl w:val="568910C0"/>
    <w:lvl w:ilvl="0">
      <w:start w:val="1"/>
      <w:numFmt w:val="lowerLetter"/>
      <w:lvlText w:val="%1."/>
      <w:lvlJc w:val="left"/>
      <w:pPr>
        <w:ind w:left="1800" w:hanging="360"/>
      </w:pPr>
      <w:rPr>
        <w:rFonts w:ascii="Times New Roman" w:hAnsi="Times New Roman" w:cs="Times New Roman"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25" w15:restartNumberingAfterBreak="0">
    <w:nsid w:val="58642B5B"/>
    <w:multiLevelType w:val="multilevel"/>
    <w:tmpl w:val="58642B5B"/>
    <w:lvl w:ilvl="0">
      <w:start w:val="1"/>
      <w:numFmt w:val="decimal"/>
      <w:lvlText w:val="%1)"/>
      <w:lvlJc w:val="left"/>
      <w:pPr>
        <w:ind w:left="1353" w:hanging="360"/>
      </w:pPr>
      <w:rPr>
        <w:rFonts w:cs="Times New Roman"/>
      </w:rPr>
    </w:lvl>
    <w:lvl w:ilvl="1">
      <w:start w:val="1"/>
      <w:numFmt w:val="lowerLetter"/>
      <w:lvlText w:val="%2."/>
      <w:lvlJc w:val="left"/>
      <w:pPr>
        <w:ind w:left="2073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793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3513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4233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953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5673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6393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7113" w:hanging="180"/>
      </w:pPr>
      <w:rPr>
        <w:rFonts w:cs="Times New Roman"/>
      </w:rPr>
    </w:lvl>
  </w:abstractNum>
  <w:abstractNum w:abstractNumId="26" w15:restartNumberingAfterBreak="0">
    <w:nsid w:val="5CF55D2B"/>
    <w:multiLevelType w:val="hybridMultilevel"/>
    <w:tmpl w:val="3A1CC622"/>
    <w:lvl w:ilvl="0" w:tplc="8AC2C59E">
      <w:start w:val="1"/>
      <w:numFmt w:val="decimal"/>
      <w:lvlText w:val="%1)"/>
      <w:lvlJc w:val="left"/>
      <w:pPr>
        <w:tabs>
          <w:tab w:val="num" w:pos="1620"/>
        </w:tabs>
        <w:ind w:left="1620" w:hanging="360"/>
      </w:pPr>
      <w:rPr>
        <w:rFonts w:ascii="Times New Roman" w:eastAsia="Times New Roman" w:hAnsi="Times New Roman" w:cs="Times New Roman" w:hint="default"/>
      </w:rPr>
    </w:lvl>
    <w:lvl w:ilvl="1" w:tplc="FFFFFFFF">
      <w:start w:val="2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FFFFFFFF">
      <w:start w:val="1"/>
      <w:numFmt w:val="lowerLetter"/>
      <w:lvlText w:val="%3)"/>
      <w:lvlJc w:val="left"/>
      <w:pPr>
        <w:tabs>
          <w:tab w:val="num" w:pos="1980"/>
        </w:tabs>
        <w:ind w:left="1980" w:hanging="360"/>
      </w:pPr>
      <w:rPr>
        <w:rFonts w:hint="default"/>
      </w:rPr>
    </w:lvl>
    <w:lvl w:ilvl="3" w:tplc="FFFFFFFF">
      <w:start w:val="1"/>
      <w:numFmt w:val="upperLetter"/>
      <w:lvlText w:val="%4."/>
      <w:lvlJc w:val="left"/>
      <w:pPr>
        <w:tabs>
          <w:tab w:val="num" w:pos="2520"/>
        </w:tabs>
        <w:ind w:left="2520" w:hanging="360"/>
      </w:pPr>
      <w:rPr>
        <w:rFonts w:hint="default"/>
        <w:b/>
      </w:rPr>
    </w:lvl>
    <w:lvl w:ilvl="4" w:tplc="FFFFFFFF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7" w15:restartNumberingAfterBreak="0">
    <w:nsid w:val="5D072C08"/>
    <w:multiLevelType w:val="multilevel"/>
    <w:tmpl w:val="00000001"/>
    <w:lvl w:ilvl="0">
      <w:start w:val="1"/>
      <w:numFmt w:val="lowerLetter"/>
      <w:lvlText w:val="%1."/>
      <w:lvlJc w:val="left"/>
      <w:pPr>
        <w:tabs>
          <w:tab w:val="num" w:pos="0"/>
        </w:tabs>
        <w:ind w:left="1080" w:hanging="360"/>
      </w:pPr>
    </w:lvl>
    <w:lvl w:ilvl="1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</w:lvl>
    <w:lvl w:ilvl="2">
      <w:start w:val="1"/>
      <w:numFmt w:val="lowerRoman"/>
      <w:lvlText w:val="%3."/>
      <w:lvlJc w:val="left"/>
      <w:pPr>
        <w:tabs>
          <w:tab w:val="num" w:pos="0"/>
        </w:tabs>
        <w:ind w:left="252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324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960" w:hanging="360"/>
      </w:pPr>
    </w:lvl>
    <w:lvl w:ilvl="5">
      <w:start w:val="1"/>
      <w:numFmt w:val="lowerRoman"/>
      <w:lvlText w:val="%6."/>
      <w:lvlJc w:val="left"/>
      <w:pPr>
        <w:tabs>
          <w:tab w:val="num" w:pos="0"/>
        </w:tabs>
        <w:ind w:left="468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40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6120" w:hanging="360"/>
      </w:pPr>
    </w:lvl>
    <w:lvl w:ilvl="8">
      <w:start w:val="1"/>
      <w:numFmt w:val="lowerRoman"/>
      <w:lvlText w:val="%9."/>
      <w:lvlJc w:val="left"/>
      <w:pPr>
        <w:tabs>
          <w:tab w:val="num" w:pos="0"/>
        </w:tabs>
        <w:ind w:left="6840" w:hanging="180"/>
      </w:pPr>
    </w:lvl>
  </w:abstractNum>
  <w:abstractNum w:abstractNumId="28" w15:restartNumberingAfterBreak="0">
    <w:nsid w:val="66383EF5"/>
    <w:multiLevelType w:val="hybridMultilevel"/>
    <w:tmpl w:val="D76E43F2"/>
    <w:lvl w:ilvl="0" w:tplc="14740C38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0902133E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7714C550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454A8AF0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A3C06960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1644B3D8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1736E6FE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4FE43E2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74D69F32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69703414"/>
    <w:multiLevelType w:val="multilevel"/>
    <w:tmpl w:val="5C72FD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B253627"/>
    <w:multiLevelType w:val="hybridMultilevel"/>
    <w:tmpl w:val="65FCED62"/>
    <w:lvl w:ilvl="0" w:tplc="57640A18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9726F488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B9324A2A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C2F015FA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6E3A3BE0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529ED122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A6F0AF78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3D2C1BE8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E3224562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 w15:restartNumberingAfterBreak="0">
    <w:nsid w:val="6D517A91"/>
    <w:multiLevelType w:val="hybridMultilevel"/>
    <w:tmpl w:val="FBE8913C"/>
    <w:lvl w:ilvl="0" w:tplc="3B28C1B0">
      <w:start w:val="1"/>
      <w:numFmt w:val="upperLetter"/>
      <w:lvlText w:val="%1."/>
      <w:lvlJc w:val="left"/>
      <w:pPr>
        <w:ind w:left="1860" w:hanging="360"/>
      </w:pPr>
      <w:rPr>
        <w:rFonts w:hint="default"/>
        <w:b/>
      </w:rPr>
    </w:lvl>
    <w:lvl w:ilvl="1" w:tplc="0409000F">
      <w:start w:val="1"/>
      <w:numFmt w:val="decimal"/>
      <w:lvlText w:val="%2."/>
      <w:lvlJc w:val="left"/>
      <w:pPr>
        <w:ind w:left="2580" w:hanging="360"/>
      </w:pPr>
    </w:lvl>
    <w:lvl w:ilvl="2" w:tplc="801049AE">
      <w:start w:val="1"/>
      <w:numFmt w:val="decimal"/>
      <w:lvlText w:val="%3)"/>
      <w:lvlJc w:val="left"/>
      <w:pPr>
        <w:ind w:left="3480" w:hanging="360"/>
      </w:pPr>
      <w:rPr>
        <w:rFonts w:hint="default"/>
      </w:rPr>
    </w:lvl>
    <w:lvl w:ilvl="3" w:tplc="ECE472D8">
      <w:start w:val="1"/>
      <w:numFmt w:val="lowerLetter"/>
      <w:lvlText w:val="%4)"/>
      <w:lvlJc w:val="left"/>
      <w:pPr>
        <w:ind w:left="4020" w:hanging="360"/>
      </w:pPr>
      <w:rPr>
        <w:rFonts w:hint="default"/>
      </w:rPr>
    </w:lvl>
    <w:lvl w:ilvl="4" w:tplc="04090019">
      <w:start w:val="1"/>
      <w:numFmt w:val="lowerLetter"/>
      <w:lvlText w:val="%5."/>
      <w:lvlJc w:val="left"/>
      <w:pPr>
        <w:ind w:left="4740" w:hanging="360"/>
      </w:pPr>
    </w:lvl>
    <w:lvl w:ilvl="5" w:tplc="0409001B" w:tentative="1">
      <w:start w:val="1"/>
      <w:numFmt w:val="lowerRoman"/>
      <w:lvlText w:val="%6."/>
      <w:lvlJc w:val="right"/>
      <w:pPr>
        <w:ind w:left="5460" w:hanging="180"/>
      </w:pPr>
    </w:lvl>
    <w:lvl w:ilvl="6" w:tplc="0409000F" w:tentative="1">
      <w:start w:val="1"/>
      <w:numFmt w:val="decimal"/>
      <w:lvlText w:val="%7."/>
      <w:lvlJc w:val="left"/>
      <w:pPr>
        <w:ind w:left="6180" w:hanging="360"/>
      </w:pPr>
    </w:lvl>
    <w:lvl w:ilvl="7" w:tplc="04090019" w:tentative="1">
      <w:start w:val="1"/>
      <w:numFmt w:val="lowerLetter"/>
      <w:lvlText w:val="%8."/>
      <w:lvlJc w:val="left"/>
      <w:pPr>
        <w:ind w:left="6900" w:hanging="360"/>
      </w:pPr>
    </w:lvl>
    <w:lvl w:ilvl="8" w:tplc="04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32" w15:restartNumberingAfterBreak="0">
    <w:nsid w:val="715B06BD"/>
    <w:multiLevelType w:val="hybridMultilevel"/>
    <w:tmpl w:val="ACB046B0"/>
    <w:lvl w:ilvl="0" w:tplc="02420044">
      <w:start w:val="1"/>
      <w:numFmt w:val="lowerLetter"/>
      <w:lvlText w:val="%1."/>
      <w:lvlJc w:val="left"/>
      <w:pPr>
        <w:ind w:left="1494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2214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934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3654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4374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5094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814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6534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7254" w:hanging="180"/>
      </w:pPr>
      <w:rPr>
        <w:rFonts w:cs="Times New Roman"/>
      </w:rPr>
    </w:lvl>
  </w:abstractNum>
  <w:abstractNum w:abstractNumId="33" w15:restartNumberingAfterBreak="0">
    <w:nsid w:val="75EC40FC"/>
    <w:multiLevelType w:val="hybridMultilevel"/>
    <w:tmpl w:val="83026B66"/>
    <w:lvl w:ilvl="0" w:tplc="C9069674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4" w15:restartNumberingAfterBreak="0">
    <w:nsid w:val="7B9438A8"/>
    <w:multiLevelType w:val="hybridMultilevel"/>
    <w:tmpl w:val="48A8B79A"/>
    <w:lvl w:ilvl="0" w:tplc="02C48462">
      <w:start w:val="4"/>
      <w:numFmt w:val="decimal"/>
      <w:lvlText w:val="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5" w15:restartNumberingAfterBreak="0">
    <w:nsid w:val="7D7B3CF5"/>
    <w:multiLevelType w:val="multilevel"/>
    <w:tmpl w:val="6244568E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992221599">
    <w:abstractNumId w:val="0"/>
  </w:num>
  <w:num w:numId="2" w16cid:durableId="1234123634">
    <w:abstractNumId w:val="1"/>
  </w:num>
  <w:num w:numId="3" w16cid:durableId="1233463066">
    <w:abstractNumId w:val="3"/>
  </w:num>
  <w:num w:numId="4" w16cid:durableId="1174220537">
    <w:abstractNumId w:val="9"/>
  </w:num>
  <w:num w:numId="5" w16cid:durableId="951401356">
    <w:abstractNumId w:val="15"/>
  </w:num>
  <w:num w:numId="6" w16cid:durableId="1226142762">
    <w:abstractNumId w:val="33"/>
  </w:num>
  <w:num w:numId="7" w16cid:durableId="230232800">
    <w:abstractNumId w:val="18"/>
  </w:num>
  <w:num w:numId="8" w16cid:durableId="1085374154">
    <w:abstractNumId w:val="8"/>
  </w:num>
  <w:num w:numId="9" w16cid:durableId="41249235">
    <w:abstractNumId w:val="5"/>
  </w:num>
  <w:num w:numId="10" w16cid:durableId="1806508778">
    <w:abstractNumId w:val="20"/>
  </w:num>
  <w:num w:numId="11" w16cid:durableId="1791587574">
    <w:abstractNumId w:val="4"/>
  </w:num>
  <w:num w:numId="12" w16cid:durableId="604919001">
    <w:abstractNumId w:val="14"/>
  </w:num>
  <w:num w:numId="13" w16cid:durableId="935090900">
    <w:abstractNumId w:val="16"/>
  </w:num>
  <w:num w:numId="14" w16cid:durableId="912157677">
    <w:abstractNumId w:val="6"/>
  </w:num>
  <w:num w:numId="15" w16cid:durableId="2092695955">
    <w:abstractNumId w:val="2"/>
  </w:num>
  <w:num w:numId="16" w16cid:durableId="1037969502">
    <w:abstractNumId w:val="32"/>
  </w:num>
  <w:num w:numId="17" w16cid:durableId="1149594016">
    <w:abstractNumId w:val="23"/>
  </w:num>
  <w:num w:numId="18" w16cid:durableId="8454234">
    <w:abstractNumId w:val="26"/>
  </w:num>
  <w:num w:numId="19" w16cid:durableId="1247108973">
    <w:abstractNumId w:val="10"/>
  </w:num>
  <w:num w:numId="20" w16cid:durableId="1526098163">
    <w:abstractNumId w:val="35"/>
  </w:num>
  <w:num w:numId="21" w16cid:durableId="1948346719">
    <w:abstractNumId w:val="21"/>
  </w:num>
  <w:num w:numId="22" w16cid:durableId="2125689229">
    <w:abstractNumId w:val="22"/>
  </w:num>
  <w:num w:numId="23" w16cid:durableId="1004893886">
    <w:abstractNumId w:val="11"/>
  </w:num>
  <w:num w:numId="24" w16cid:durableId="1746763337">
    <w:abstractNumId w:val="13"/>
  </w:num>
  <w:num w:numId="25" w16cid:durableId="243563886">
    <w:abstractNumId w:val="29"/>
  </w:num>
  <w:num w:numId="26" w16cid:durableId="1382821667">
    <w:abstractNumId w:val="28"/>
  </w:num>
  <w:num w:numId="27" w16cid:durableId="1296302171">
    <w:abstractNumId w:val="30"/>
  </w:num>
  <w:num w:numId="28" w16cid:durableId="1964849040">
    <w:abstractNumId w:val="27"/>
  </w:num>
  <w:num w:numId="29" w16cid:durableId="228611830">
    <w:abstractNumId w:val="31"/>
  </w:num>
  <w:num w:numId="30" w16cid:durableId="474952829">
    <w:abstractNumId w:val="17"/>
  </w:num>
  <w:num w:numId="31" w16cid:durableId="1546747573">
    <w:abstractNumId w:val="34"/>
  </w:num>
  <w:num w:numId="32" w16cid:durableId="2036034721">
    <w:abstractNumId w:val="12"/>
  </w:num>
  <w:num w:numId="33" w16cid:durableId="340007868">
    <w:abstractNumId w:val="24"/>
  </w:num>
  <w:num w:numId="34" w16cid:durableId="68683661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 w16cid:durableId="371654792">
    <w:abstractNumId w:val="7"/>
  </w:num>
  <w:num w:numId="36" w16cid:durableId="1660186110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6"/>
  <w:activeWritingStyle w:appName="MSWord" w:lang="en-US" w:vendorID="64" w:dllVersion="6" w:nlCheck="1" w:checkStyle="0"/>
  <w:activeWritingStyle w:appName="MSWord" w:lang="es-ES" w:vendorID="64" w:dllVersion="6" w:nlCheck="1" w:checkStyle="0"/>
  <w:activeWritingStyle w:appName="MSWord" w:lang="en-US" w:vendorID="64" w:dllVersion="4096" w:nlCheck="1" w:checkStyle="0"/>
  <w:activeWritingStyle w:appName="MSWord" w:lang="es-ES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50">
      <v:stroke endarrow="block" weight=".5pt"/>
    </o:shapedefaults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c2MLM0tzA3Nje1NDFV0lEKTi0uzszPAymwqAUAUAnFHCwAAAA="/>
  </w:docVars>
  <w:rsids>
    <w:rsidRoot w:val="00BE7911"/>
    <w:rsid w:val="00000108"/>
    <w:rsid w:val="00000316"/>
    <w:rsid w:val="000041D7"/>
    <w:rsid w:val="00004A1A"/>
    <w:rsid w:val="00006B40"/>
    <w:rsid w:val="00006B7E"/>
    <w:rsid w:val="00007187"/>
    <w:rsid w:val="0001018E"/>
    <w:rsid w:val="00010C4A"/>
    <w:rsid w:val="00011A7D"/>
    <w:rsid w:val="00011C6C"/>
    <w:rsid w:val="000164A3"/>
    <w:rsid w:val="00016F6E"/>
    <w:rsid w:val="00021934"/>
    <w:rsid w:val="0002530E"/>
    <w:rsid w:val="000302F8"/>
    <w:rsid w:val="00036092"/>
    <w:rsid w:val="000433EA"/>
    <w:rsid w:val="00043A11"/>
    <w:rsid w:val="00050211"/>
    <w:rsid w:val="00050933"/>
    <w:rsid w:val="000511A6"/>
    <w:rsid w:val="00052A09"/>
    <w:rsid w:val="00052C19"/>
    <w:rsid w:val="00054121"/>
    <w:rsid w:val="00055E4A"/>
    <w:rsid w:val="00056C5F"/>
    <w:rsid w:val="00062118"/>
    <w:rsid w:val="00067CA9"/>
    <w:rsid w:val="0007122C"/>
    <w:rsid w:val="00071ABA"/>
    <w:rsid w:val="00073945"/>
    <w:rsid w:val="00074846"/>
    <w:rsid w:val="0007574C"/>
    <w:rsid w:val="00081382"/>
    <w:rsid w:val="00081A93"/>
    <w:rsid w:val="00082499"/>
    <w:rsid w:val="0008346A"/>
    <w:rsid w:val="00083DE1"/>
    <w:rsid w:val="00085BF8"/>
    <w:rsid w:val="00091D04"/>
    <w:rsid w:val="00093246"/>
    <w:rsid w:val="00093EC9"/>
    <w:rsid w:val="000A24E8"/>
    <w:rsid w:val="000A429F"/>
    <w:rsid w:val="000A5880"/>
    <w:rsid w:val="000B44AF"/>
    <w:rsid w:val="000C3651"/>
    <w:rsid w:val="000C65A4"/>
    <w:rsid w:val="000D61BE"/>
    <w:rsid w:val="000D63DC"/>
    <w:rsid w:val="000E27A5"/>
    <w:rsid w:val="000E462C"/>
    <w:rsid w:val="000E517F"/>
    <w:rsid w:val="000E558C"/>
    <w:rsid w:val="000F2210"/>
    <w:rsid w:val="000F3AA2"/>
    <w:rsid w:val="00102372"/>
    <w:rsid w:val="001078F2"/>
    <w:rsid w:val="001178F4"/>
    <w:rsid w:val="00120674"/>
    <w:rsid w:val="001214C9"/>
    <w:rsid w:val="00126910"/>
    <w:rsid w:val="001277E0"/>
    <w:rsid w:val="00130D61"/>
    <w:rsid w:val="00131777"/>
    <w:rsid w:val="00131BAF"/>
    <w:rsid w:val="00132B3F"/>
    <w:rsid w:val="00143D8B"/>
    <w:rsid w:val="00143E79"/>
    <w:rsid w:val="00143F33"/>
    <w:rsid w:val="001448C6"/>
    <w:rsid w:val="001451DA"/>
    <w:rsid w:val="00147BFD"/>
    <w:rsid w:val="00153974"/>
    <w:rsid w:val="0015425E"/>
    <w:rsid w:val="00154568"/>
    <w:rsid w:val="00154D80"/>
    <w:rsid w:val="00155347"/>
    <w:rsid w:val="001653D3"/>
    <w:rsid w:val="00170EAB"/>
    <w:rsid w:val="001715E2"/>
    <w:rsid w:val="0017193A"/>
    <w:rsid w:val="00172E0E"/>
    <w:rsid w:val="00174D7D"/>
    <w:rsid w:val="00175439"/>
    <w:rsid w:val="00175938"/>
    <w:rsid w:val="00175D5E"/>
    <w:rsid w:val="00183678"/>
    <w:rsid w:val="001838E3"/>
    <w:rsid w:val="001843EE"/>
    <w:rsid w:val="0019056D"/>
    <w:rsid w:val="00191474"/>
    <w:rsid w:val="00191964"/>
    <w:rsid w:val="001940B1"/>
    <w:rsid w:val="00195857"/>
    <w:rsid w:val="001A0FE0"/>
    <w:rsid w:val="001A4B49"/>
    <w:rsid w:val="001A5298"/>
    <w:rsid w:val="001A571D"/>
    <w:rsid w:val="001A7EC1"/>
    <w:rsid w:val="001B33A7"/>
    <w:rsid w:val="001B4156"/>
    <w:rsid w:val="001C0956"/>
    <w:rsid w:val="001C1C94"/>
    <w:rsid w:val="001C493D"/>
    <w:rsid w:val="001C6DF5"/>
    <w:rsid w:val="001C7843"/>
    <w:rsid w:val="001D06A1"/>
    <w:rsid w:val="001D0AAB"/>
    <w:rsid w:val="001D41C9"/>
    <w:rsid w:val="001D4C4E"/>
    <w:rsid w:val="001D5C71"/>
    <w:rsid w:val="001D6FE0"/>
    <w:rsid w:val="001D71E4"/>
    <w:rsid w:val="001D7204"/>
    <w:rsid w:val="001E188E"/>
    <w:rsid w:val="001E2E5B"/>
    <w:rsid w:val="001E333B"/>
    <w:rsid w:val="001E5EC3"/>
    <w:rsid w:val="001F05DC"/>
    <w:rsid w:val="001F1362"/>
    <w:rsid w:val="001F1D06"/>
    <w:rsid w:val="001F7982"/>
    <w:rsid w:val="00202134"/>
    <w:rsid w:val="002036D9"/>
    <w:rsid w:val="00204AFD"/>
    <w:rsid w:val="002072D9"/>
    <w:rsid w:val="00207DA7"/>
    <w:rsid w:val="002126B4"/>
    <w:rsid w:val="0021336F"/>
    <w:rsid w:val="00215F35"/>
    <w:rsid w:val="00216B99"/>
    <w:rsid w:val="00217A3B"/>
    <w:rsid w:val="00221083"/>
    <w:rsid w:val="002238C4"/>
    <w:rsid w:val="00224AB0"/>
    <w:rsid w:val="00224EA8"/>
    <w:rsid w:val="0022632D"/>
    <w:rsid w:val="00227928"/>
    <w:rsid w:val="00233928"/>
    <w:rsid w:val="00234CE9"/>
    <w:rsid w:val="00234D8A"/>
    <w:rsid w:val="002372CB"/>
    <w:rsid w:val="0024009B"/>
    <w:rsid w:val="0024195E"/>
    <w:rsid w:val="00241ED1"/>
    <w:rsid w:val="002427C3"/>
    <w:rsid w:val="002432CA"/>
    <w:rsid w:val="002464F7"/>
    <w:rsid w:val="002479D3"/>
    <w:rsid w:val="00247A25"/>
    <w:rsid w:val="00257650"/>
    <w:rsid w:val="00257C6F"/>
    <w:rsid w:val="002636E3"/>
    <w:rsid w:val="00271E9B"/>
    <w:rsid w:val="0027252A"/>
    <w:rsid w:val="00272A56"/>
    <w:rsid w:val="00272C6E"/>
    <w:rsid w:val="00274558"/>
    <w:rsid w:val="00277F3A"/>
    <w:rsid w:val="00280240"/>
    <w:rsid w:val="0028416B"/>
    <w:rsid w:val="002842EA"/>
    <w:rsid w:val="002911BD"/>
    <w:rsid w:val="00294A16"/>
    <w:rsid w:val="002A03A6"/>
    <w:rsid w:val="002A42DA"/>
    <w:rsid w:val="002A620E"/>
    <w:rsid w:val="002B05CA"/>
    <w:rsid w:val="002B3A34"/>
    <w:rsid w:val="002B3CAC"/>
    <w:rsid w:val="002B4295"/>
    <w:rsid w:val="002B46DF"/>
    <w:rsid w:val="002B7C84"/>
    <w:rsid w:val="002C04E8"/>
    <w:rsid w:val="002C1C27"/>
    <w:rsid w:val="002C30DA"/>
    <w:rsid w:val="002C5D32"/>
    <w:rsid w:val="002D00D0"/>
    <w:rsid w:val="002D0FC3"/>
    <w:rsid w:val="002D66CE"/>
    <w:rsid w:val="002D6E3C"/>
    <w:rsid w:val="002E3935"/>
    <w:rsid w:val="002E6250"/>
    <w:rsid w:val="002E71B3"/>
    <w:rsid w:val="002E7F4E"/>
    <w:rsid w:val="002F1845"/>
    <w:rsid w:val="002F5010"/>
    <w:rsid w:val="002F5264"/>
    <w:rsid w:val="002F52FF"/>
    <w:rsid w:val="002F7015"/>
    <w:rsid w:val="002F7094"/>
    <w:rsid w:val="002F71B9"/>
    <w:rsid w:val="002F7774"/>
    <w:rsid w:val="002F7E4F"/>
    <w:rsid w:val="0030001D"/>
    <w:rsid w:val="00300651"/>
    <w:rsid w:val="003053E2"/>
    <w:rsid w:val="00305721"/>
    <w:rsid w:val="00305D81"/>
    <w:rsid w:val="00305D8C"/>
    <w:rsid w:val="003072CE"/>
    <w:rsid w:val="0031273C"/>
    <w:rsid w:val="003163BC"/>
    <w:rsid w:val="0032066F"/>
    <w:rsid w:val="00326622"/>
    <w:rsid w:val="00335BE1"/>
    <w:rsid w:val="00340FF8"/>
    <w:rsid w:val="003411ED"/>
    <w:rsid w:val="003438D8"/>
    <w:rsid w:val="003502A5"/>
    <w:rsid w:val="00350720"/>
    <w:rsid w:val="00350BB3"/>
    <w:rsid w:val="00351AE9"/>
    <w:rsid w:val="00352CDF"/>
    <w:rsid w:val="003555E0"/>
    <w:rsid w:val="0035646B"/>
    <w:rsid w:val="00356908"/>
    <w:rsid w:val="00364E39"/>
    <w:rsid w:val="00366FAF"/>
    <w:rsid w:val="00367991"/>
    <w:rsid w:val="0037124D"/>
    <w:rsid w:val="0037468B"/>
    <w:rsid w:val="00377473"/>
    <w:rsid w:val="0037787B"/>
    <w:rsid w:val="00381630"/>
    <w:rsid w:val="003905DF"/>
    <w:rsid w:val="00392946"/>
    <w:rsid w:val="003964E0"/>
    <w:rsid w:val="00397282"/>
    <w:rsid w:val="00397A21"/>
    <w:rsid w:val="00397AFA"/>
    <w:rsid w:val="003A03BE"/>
    <w:rsid w:val="003A1347"/>
    <w:rsid w:val="003A17E3"/>
    <w:rsid w:val="003A278B"/>
    <w:rsid w:val="003A5346"/>
    <w:rsid w:val="003A6833"/>
    <w:rsid w:val="003B1CA8"/>
    <w:rsid w:val="003B3768"/>
    <w:rsid w:val="003B3E49"/>
    <w:rsid w:val="003B4A0C"/>
    <w:rsid w:val="003B5FAE"/>
    <w:rsid w:val="003B6117"/>
    <w:rsid w:val="003B7430"/>
    <w:rsid w:val="003C16E4"/>
    <w:rsid w:val="003C20E8"/>
    <w:rsid w:val="003C4F61"/>
    <w:rsid w:val="003D0DD7"/>
    <w:rsid w:val="003D17C9"/>
    <w:rsid w:val="003D22A8"/>
    <w:rsid w:val="003D32FF"/>
    <w:rsid w:val="003D533C"/>
    <w:rsid w:val="003D7DB2"/>
    <w:rsid w:val="003E1A7B"/>
    <w:rsid w:val="003E217F"/>
    <w:rsid w:val="003E6878"/>
    <w:rsid w:val="003E6BFF"/>
    <w:rsid w:val="003F319E"/>
    <w:rsid w:val="003F3FE4"/>
    <w:rsid w:val="003F4493"/>
    <w:rsid w:val="00401A41"/>
    <w:rsid w:val="004027DD"/>
    <w:rsid w:val="00402CE1"/>
    <w:rsid w:val="004061D0"/>
    <w:rsid w:val="004069E9"/>
    <w:rsid w:val="00407297"/>
    <w:rsid w:val="0041161B"/>
    <w:rsid w:val="0041260D"/>
    <w:rsid w:val="00412E68"/>
    <w:rsid w:val="00420BD5"/>
    <w:rsid w:val="00422543"/>
    <w:rsid w:val="00424ACF"/>
    <w:rsid w:val="004259FA"/>
    <w:rsid w:val="00426791"/>
    <w:rsid w:val="004328E3"/>
    <w:rsid w:val="00432B26"/>
    <w:rsid w:val="00434810"/>
    <w:rsid w:val="00434EBE"/>
    <w:rsid w:val="0043654A"/>
    <w:rsid w:val="00437382"/>
    <w:rsid w:val="0043740B"/>
    <w:rsid w:val="0044003E"/>
    <w:rsid w:val="00445352"/>
    <w:rsid w:val="00446701"/>
    <w:rsid w:val="00450D9C"/>
    <w:rsid w:val="0045128E"/>
    <w:rsid w:val="00452DA4"/>
    <w:rsid w:val="004555E0"/>
    <w:rsid w:val="004608A6"/>
    <w:rsid w:val="0046628D"/>
    <w:rsid w:val="004665AA"/>
    <w:rsid w:val="00466645"/>
    <w:rsid w:val="00466F87"/>
    <w:rsid w:val="0046752F"/>
    <w:rsid w:val="00467870"/>
    <w:rsid w:val="00480AAF"/>
    <w:rsid w:val="00491FB4"/>
    <w:rsid w:val="00491FEF"/>
    <w:rsid w:val="004934C8"/>
    <w:rsid w:val="004937DE"/>
    <w:rsid w:val="00494F46"/>
    <w:rsid w:val="00497B98"/>
    <w:rsid w:val="004A054D"/>
    <w:rsid w:val="004A07A5"/>
    <w:rsid w:val="004A235C"/>
    <w:rsid w:val="004A4CCC"/>
    <w:rsid w:val="004A64E6"/>
    <w:rsid w:val="004A79A9"/>
    <w:rsid w:val="004B3003"/>
    <w:rsid w:val="004B5F8B"/>
    <w:rsid w:val="004B61A3"/>
    <w:rsid w:val="004B634A"/>
    <w:rsid w:val="004C0B9D"/>
    <w:rsid w:val="004C15AD"/>
    <w:rsid w:val="004C191F"/>
    <w:rsid w:val="004C24E3"/>
    <w:rsid w:val="004C2DAE"/>
    <w:rsid w:val="004C383C"/>
    <w:rsid w:val="004C3E01"/>
    <w:rsid w:val="004C44B0"/>
    <w:rsid w:val="004D020C"/>
    <w:rsid w:val="004D2500"/>
    <w:rsid w:val="004D4A16"/>
    <w:rsid w:val="004D4AF0"/>
    <w:rsid w:val="004D67EF"/>
    <w:rsid w:val="004D6F1A"/>
    <w:rsid w:val="004E032A"/>
    <w:rsid w:val="004E6FB1"/>
    <w:rsid w:val="004E7BD9"/>
    <w:rsid w:val="004F2372"/>
    <w:rsid w:val="004F3D03"/>
    <w:rsid w:val="004F3EC0"/>
    <w:rsid w:val="004F41DA"/>
    <w:rsid w:val="0050117D"/>
    <w:rsid w:val="005019AC"/>
    <w:rsid w:val="00502506"/>
    <w:rsid w:val="00502C14"/>
    <w:rsid w:val="005073B5"/>
    <w:rsid w:val="005126A4"/>
    <w:rsid w:val="0051542C"/>
    <w:rsid w:val="00526B82"/>
    <w:rsid w:val="005329A7"/>
    <w:rsid w:val="005378BD"/>
    <w:rsid w:val="005400A8"/>
    <w:rsid w:val="00540154"/>
    <w:rsid w:val="00544C4F"/>
    <w:rsid w:val="00545B8E"/>
    <w:rsid w:val="00550E94"/>
    <w:rsid w:val="00556468"/>
    <w:rsid w:val="005569CF"/>
    <w:rsid w:val="0056083F"/>
    <w:rsid w:val="0056116D"/>
    <w:rsid w:val="00562D96"/>
    <w:rsid w:val="005706B6"/>
    <w:rsid w:val="005729EF"/>
    <w:rsid w:val="005747BE"/>
    <w:rsid w:val="00574938"/>
    <w:rsid w:val="005812DB"/>
    <w:rsid w:val="00591428"/>
    <w:rsid w:val="005950D6"/>
    <w:rsid w:val="005975A8"/>
    <w:rsid w:val="00597D57"/>
    <w:rsid w:val="00597F1F"/>
    <w:rsid w:val="005A06DB"/>
    <w:rsid w:val="005A3FE7"/>
    <w:rsid w:val="005A5C80"/>
    <w:rsid w:val="005B327C"/>
    <w:rsid w:val="005C0224"/>
    <w:rsid w:val="005C0798"/>
    <w:rsid w:val="005C2B83"/>
    <w:rsid w:val="005C3A65"/>
    <w:rsid w:val="005D01D6"/>
    <w:rsid w:val="005D0ADA"/>
    <w:rsid w:val="005D1EAA"/>
    <w:rsid w:val="005D2843"/>
    <w:rsid w:val="005D3AC0"/>
    <w:rsid w:val="005D4E03"/>
    <w:rsid w:val="005D5745"/>
    <w:rsid w:val="005E124F"/>
    <w:rsid w:val="005E2224"/>
    <w:rsid w:val="005E268F"/>
    <w:rsid w:val="005E2947"/>
    <w:rsid w:val="005E3178"/>
    <w:rsid w:val="005E720E"/>
    <w:rsid w:val="005F05A7"/>
    <w:rsid w:val="005F4BF4"/>
    <w:rsid w:val="005F5F2F"/>
    <w:rsid w:val="005F7F49"/>
    <w:rsid w:val="00603B0B"/>
    <w:rsid w:val="00604963"/>
    <w:rsid w:val="006055EA"/>
    <w:rsid w:val="00607B5F"/>
    <w:rsid w:val="00610D7A"/>
    <w:rsid w:val="00613758"/>
    <w:rsid w:val="00614FCD"/>
    <w:rsid w:val="0061642C"/>
    <w:rsid w:val="0062007E"/>
    <w:rsid w:val="00622AE2"/>
    <w:rsid w:val="0062317A"/>
    <w:rsid w:val="006232F7"/>
    <w:rsid w:val="00623862"/>
    <w:rsid w:val="00625622"/>
    <w:rsid w:val="0062592F"/>
    <w:rsid w:val="00626548"/>
    <w:rsid w:val="006351DC"/>
    <w:rsid w:val="006355DF"/>
    <w:rsid w:val="0064177C"/>
    <w:rsid w:val="00641B2B"/>
    <w:rsid w:val="00641C47"/>
    <w:rsid w:val="00642F5A"/>
    <w:rsid w:val="006508F4"/>
    <w:rsid w:val="00650B64"/>
    <w:rsid w:val="006556B6"/>
    <w:rsid w:val="00662B7D"/>
    <w:rsid w:val="0066676C"/>
    <w:rsid w:val="00667482"/>
    <w:rsid w:val="0067025A"/>
    <w:rsid w:val="00672A3F"/>
    <w:rsid w:val="00673323"/>
    <w:rsid w:val="00676906"/>
    <w:rsid w:val="006861A2"/>
    <w:rsid w:val="00690B7C"/>
    <w:rsid w:val="00690F21"/>
    <w:rsid w:val="0069476D"/>
    <w:rsid w:val="00694BCA"/>
    <w:rsid w:val="00695C52"/>
    <w:rsid w:val="006967C3"/>
    <w:rsid w:val="006A2C85"/>
    <w:rsid w:val="006A3477"/>
    <w:rsid w:val="006A6A4E"/>
    <w:rsid w:val="006B12D2"/>
    <w:rsid w:val="006B240F"/>
    <w:rsid w:val="006B2559"/>
    <w:rsid w:val="006B3BBA"/>
    <w:rsid w:val="006B6A4B"/>
    <w:rsid w:val="006B7629"/>
    <w:rsid w:val="006C4F2E"/>
    <w:rsid w:val="006C5658"/>
    <w:rsid w:val="006C573D"/>
    <w:rsid w:val="006C7949"/>
    <w:rsid w:val="006D2CA9"/>
    <w:rsid w:val="006D5909"/>
    <w:rsid w:val="006D78D3"/>
    <w:rsid w:val="006E301F"/>
    <w:rsid w:val="006E33AD"/>
    <w:rsid w:val="006E664E"/>
    <w:rsid w:val="006E6C32"/>
    <w:rsid w:val="007009CE"/>
    <w:rsid w:val="0070130D"/>
    <w:rsid w:val="00704831"/>
    <w:rsid w:val="00705412"/>
    <w:rsid w:val="00705957"/>
    <w:rsid w:val="0071266C"/>
    <w:rsid w:val="007139C9"/>
    <w:rsid w:val="007142E3"/>
    <w:rsid w:val="00716F98"/>
    <w:rsid w:val="007176A7"/>
    <w:rsid w:val="007205B9"/>
    <w:rsid w:val="0072144C"/>
    <w:rsid w:val="00722481"/>
    <w:rsid w:val="007226EA"/>
    <w:rsid w:val="00722C75"/>
    <w:rsid w:val="007250D6"/>
    <w:rsid w:val="0072531A"/>
    <w:rsid w:val="0073505D"/>
    <w:rsid w:val="00737F81"/>
    <w:rsid w:val="00744B5C"/>
    <w:rsid w:val="00746AAE"/>
    <w:rsid w:val="00747B9E"/>
    <w:rsid w:val="00756DA1"/>
    <w:rsid w:val="007601B1"/>
    <w:rsid w:val="0076323E"/>
    <w:rsid w:val="00765FFE"/>
    <w:rsid w:val="007709D2"/>
    <w:rsid w:val="00772E21"/>
    <w:rsid w:val="007776D5"/>
    <w:rsid w:val="00780051"/>
    <w:rsid w:val="00780728"/>
    <w:rsid w:val="007820A5"/>
    <w:rsid w:val="00782968"/>
    <w:rsid w:val="00786DD3"/>
    <w:rsid w:val="00790887"/>
    <w:rsid w:val="00791E39"/>
    <w:rsid w:val="00794C65"/>
    <w:rsid w:val="0079591C"/>
    <w:rsid w:val="00796DA5"/>
    <w:rsid w:val="007A54AB"/>
    <w:rsid w:val="007A73FC"/>
    <w:rsid w:val="007A7DA2"/>
    <w:rsid w:val="007B1114"/>
    <w:rsid w:val="007B140E"/>
    <w:rsid w:val="007B2EA6"/>
    <w:rsid w:val="007B32AD"/>
    <w:rsid w:val="007B5E34"/>
    <w:rsid w:val="007B65B7"/>
    <w:rsid w:val="007C0B11"/>
    <w:rsid w:val="007C3F5C"/>
    <w:rsid w:val="007C61D7"/>
    <w:rsid w:val="007C77B7"/>
    <w:rsid w:val="007D05F7"/>
    <w:rsid w:val="007D0FC9"/>
    <w:rsid w:val="007D3BA9"/>
    <w:rsid w:val="007D3CA4"/>
    <w:rsid w:val="007D456A"/>
    <w:rsid w:val="007D6646"/>
    <w:rsid w:val="007E20F7"/>
    <w:rsid w:val="007E46B8"/>
    <w:rsid w:val="007E628E"/>
    <w:rsid w:val="007F106C"/>
    <w:rsid w:val="007F1085"/>
    <w:rsid w:val="007F5DF4"/>
    <w:rsid w:val="007F73D2"/>
    <w:rsid w:val="007F7518"/>
    <w:rsid w:val="00803E85"/>
    <w:rsid w:val="00803F45"/>
    <w:rsid w:val="008049CA"/>
    <w:rsid w:val="008068A9"/>
    <w:rsid w:val="00806CD2"/>
    <w:rsid w:val="00810823"/>
    <w:rsid w:val="00811222"/>
    <w:rsid w:val="008147CA"/>
    <w:rsid w:val="00816D6D"/>
    <w:rsid w:val="00821CC1"/>
    <w:rsid w:val="00823C36"/>
    <w:rsid w:val="008241A7"/>
    <w:rsid w:val="008263DF"/>
    <w:rsid w:val="00827BC7"/>
    <w:rsid w:val="00830CB7"/>
    <w:rsid w:val="00833DA4"/>
    <w:rsid w:val="00836B5D"/>
    <w:rsid w:val="00837DA1"/>
    <w:rsid w:val="00840184"/>
    <w:rsid w:val="00841D42"/>
    <w:rsid w:val="00846355"/>
    <w:rsid w:val="00847FEB"/>
    <w:rsid w:val="00851649"/>
    <w:rsid w:val="00851F53"/>
    <w:rsid w:val="00852C02"/>
    <w:rsid w:val="0085471C"/>
    <w:rsid w:val="0085497A"/>
    <w:rsid w:val="00856641"/>
    <w:rsid w:val="00860359"/>
    <w:rsid w:val="008611CF"/>
    <w:rsid w:val="00862131"/>
    <w:rsid w:val="00866FBD"/>
    <w:rsid w:val="008704BA"/>
    <w:rsid w:val="00870F6C"/>
    <w:rsid w:val="008735FB"/>
    <w:rsid w:val="0087394C"/>
    <w:rsid w:val="00874219"/>
    <w:rsid w:val="00874C49"/>
    <w:rsid w:val="008766BF"/>
    <w:rsid w:val="0088128F"/>
    <w:rsid w:val="0088187A"/>
    <w:rsid w:val="00882690"/>
    <w:rsid w:val="00887215"/>
    <w:rsid w:val="00891CBD"/>
    <w:rsid w:val="00893631"/>
    <w:rsid w:val="00893694"/>
    <w:rsid w:val="008A00EC"/>
    <w:rsid w:val="008A0490"/>
    <w:rsid w:val="008A31C8"/>
    <w:rsid w:val="008A42BC"/>
    <w:rsid w:val="008B46F2"/>
    <w:rsid w:val="008C0C86"/>
    <w:rsid w:val="008C0E2B"/>
    <w:rsid w:val="008C143F"/>
    <w:rsid w:val="008C1F31"/>
    <w:rsid w:val="008C2230"/>
    <w:rsid w:val="008C243A"/>
    <w:rsid w:val="008C2498"/>
    <w:rsid w:val="008C3100"/>
    <w:rsid w:val="008C3C38"/>
    <w:rsid w:val="008C5507"/>
    <w:rsid w:val="008C62CF"/>
    <w:rsid w:val="008D027C"/>
    <w:rsid w:val="008D283D"/>
    <w:rsid w:val="008D2AD0"/>
    <w:rsid w:val="008D2E2C"/>
    <w:rsid w:val="008D3A8F"/>
    <w:rsid w:val="008D3DFF"/>
    <w:rsid w:val="008D4B66"/>
    <w:rsid w:val="008D67E6"/>
    <w:rsid w:val="008D6C75"/>
    <w:rsid w:val="008E09EB"/>
    <w:rsid w:val="008E4C3D"/>
    <w:rsid w:val="008E4F40"/>
    <w:rsid w:val="008F7A68"/>
    <w:rsid w:val="0090606F"/>
    <w:rsid w:val="00916650"/>
    <w:rsid w:val="00916954"/>
    <w:rsid w:val="00920D08"/>
    <w:rsid w:val="00922016"/>
    <w:rsid w:val="00922E51"/>
    <w:rsid w:val="009233CC"/>
    <w:rsid w:val="0092669A"/>
    <w:rsid w:val="0093141F"/>
    <w:rsid w:val="00932C4D"/>
    <w:rsid w:val="00933335"/>
    <w:rsid w:val="00933BCE"/>
    <w:rsid w:val="009340CF"/>
    <w:rsid w:val="0093481A"/>
    <w:rsid w:val="00934A3B"/>
    <w:rsid w:val="009408E6"/>
    <w:rsid w:val="00941275"/>
    <w:rsid w:val="00941586"/>
    <w:rsid w:val="0094600E"/>
    <w:rsid w:val="00951794"/>
    <w:rsid w:val="00952ECD"/>
    <w:rsid w:val="00954F1F"/>
    <w:rsid w:val="00956981"/>
    <w:rsid w:val="00961867"/>
    <w:rsid w:val="009653BC"/>
    <w:rsid w:val="00965D44"/>
    <w:rsid w:val="00967CB7"/>
    <w:rsid w:val="009703E1"/>
    <w:rsid w:val="0097209B"/>
    <w:rsid w:val="009730BE"/>
    <w:rsid w:val="009759A3"/>
    <w:rsid w:val="00976510"/>
    <w:rsid w:val="009815E5"/>
    <w:rsid w:val="009847A4"/>
    <w:rsid w:val="009854B5"/>
    <w:rsid w:val="00993038"/>
    <w:rsid w:val="00994BBA"/>
    <w:rsid w:val="00995514"/>
    <w:rsid w:val="009A6B89"/>
    <w:rsid w:val="009A74B4"/>
    <w:rsid w:val="009B5447"/>
    <w:rsid w:val="009B65F3"/>
    <w:rsid w:val="009B7917"/>
    <w:rsid w:val="009C31EB"/>
    <w:rsid w:val="009C38B7"/>
    <w:rsid w:val="009C3B83"/>
    <w:rsid w:val="009C4817"/>
    <w:rsid w:val="009C6DFA"/>
    <w:rsid w:val="009D1519"/>
    <w:rsid w:val="009D273A"/>
    <w:rsid w:val="009D30CE"/>
    <w:rsid w:val="009D32F5"/>
    <w:rsid w:val="009D3AB0"/>
    <w:rsid w:val="009D6ACD"/>
    <w:rsid w:val="009E2266"/>
    <w:rsid w:val="009E30A2"/>
    <w:rsid w:val="009E39CA"/>
    <w:rsid w:val="009E4640"/>
    <w:rsid w:val="009E480D"/>
    <w:rsid w:val="009F17AF"/>
    <w:rsid w:val="009F24BE"/>
    <w:rsid w:val="009F2F35"/>
    <w:rsid w:val="009F31DE"/>
    <w:rsid w:val="009F31F3"/>
    <w:rsid w:val="009F3EED"/>
    <w:rsid w:val="009F4B72"/>
    <w:rsid w:val="00A02C6C"/>
    <w:rsid w:val="00A03DD0"/>
    <w:rsid w:val="00A107E1"/>
    <w:rsid w:val="00A10B74"/>
    <w:rsid w:val="00A14EDE"/>
    <w:rsid w:val="00A15853"/>
    <w:rsid w:val="00A16902"/>
    <w:rsid w:val="00A222B0"/>
    <w:rsid w:val="00A249E1"/>
    <w:rsid w:val="00A25D65"/>
    <w:rsid w:val="00A2637A"/>
    <w:rsid w:val="00A306B0"/>
    <w:rsid w:val="00A3077C"/>
    <w:rsid w:val="00A32FD9"/>
    <w:rsid w:val="00A332DC"/>
    <w:rsid w:val="00A41D48"/>
    <w:rsid w:val="00A50B99"/>
    <w:rsid w:val="00A52449"/>
    <w:rsid w:val="00A56BDD"/>
    <w:rsid w:val="00A60928"/>
    <w:rsid w:val="00A61FDB"/>
    <w:rsid w:val="00A646AC"/>
    <w:rsid w:val="00A659A0"/>
    <w:rsid w:val="00A676CC"/>
    <w:rsid w:val="00A702BC"/>
    <w:rsid w:val="00A702C0"/>
    <w:rsid w:val="00A711FC"/>
    <w:rsid w:val="00A71CDD"/>
    <w:rsid w:val="00A72730"/>
    <w:rsid w:val="00A74B35"/>
    <w:rsid w:val="00A871CC"/>
    <w:rsid w:val="00A8783B"/>
    <w:rsid w:val="00A87C87"/>
    <w:rsid w:val="00A91A05"/>
    <w:rsid w:val="00A927C1"/>
    <w:rsid w:val="00A92C90"/>
    <w:rsid w:val="00A9443F"/>
    <w:rsid w:val="00A9448E"/>
    <w:rsid w:val="00A96428"/>
    <w:rsid w:val="00AA4F58"/>
    <w:rsid w:val="00AA63F1"/>
    <w:rsid w:val="00AA683D"/>
    <w:rsid w:val="00AB013B"/>
    <w:rsid w:val="00AB1D73"/>
    <w:rsid w:val="00AB4B1C"/>
    <w:rsid w:val="00AB5CF6"/>
    <w:rsid w:val="00AB7664"/>
    <w:rsid w:val="00AC0192"/>
    <w:rsid w:val="00AC3991"/>
    <w:rsid w:val="00AC62F4"/>
    <w:rsid w:val="00AD04B4"/>
    <w:rsid w:val="00AD09F0"/>
    <w:rsid w:val="00AD0DE6"/>
    <w:rsid w:val="00AD3D60"/>
    <w:rsid w:val="00AD5303"/>
    <w:rsid w:val="00AD577B"/>
    <w:rsid w:val="00AD65B2"/>
    <w:rsid w:val="00AD789B"/>
    <w:rsid w:val="00AE01FD"/>
    <w:rsid w:val="00AE2968"/>
    <w:rsid w:val="00AF2CBB"/>
    <w:rsid w:val="00AF47D7"/>
    <w:rsid w:val="00AF643E"/>
    <w:rsid w:val="00AF658F"/>
    <w:rsid w:val="00AF6A9D"/>
    <w:rsid w:val="00B00BBF"/>
    <w:rsid w:val="00B029A1"/>
    <w:rsid w:val="00B02FDD"/>
    <w:rsid w:val="00B043E6"/>
    <w:rsid w:val="00B05635"/>
    <w:rsid w:val="00B10259"/>
    <w:rsid w:val="00B10B88"/>
    <w:rsid w:val="00B15F33"/>
    <w:rsid w:val="00B2013C"/>
    <w:rsid w:val="00B209AA"/>
    <w:rsid w:val="00B243A6"/>
    <w:rsid w:val="00B24F64"/>
    <w:rsid w:val="00B25897"/>
    <w:rsid w:val="00B33BFC"/>
    <w:rsid w:val="00B34492"/>
    <w:rsid w:val="00B44A0F"/>
    <w:rsid w:val="00B465AF"/>
    <w:rsid w:val="00B5247F"/>
    <w:rsid w:val="00B53907"/>
    <w:rsid w:val="00B54DDB"/>
    <w:rsid w:val="00B55AEE"/>
    <w:rsid w:val="00B56C63"/>
    <w:rsid w:val="00B632B8"/>
    <w:rsid w:val="00B64AC8"/>
    <w:rsid w:val="00B6543E"/>
    <w:rsid w:val="00B70A4A"/>
    <w:rsid w:val="00B71273"/>
    <w:rsid w:val="00B72B93"/>
    <w:rsid w:val="00B73D2E"/>
    <w:rsid w:val="00B74C3E"/>
    <w:rsid w:val="00B75E58"/>
    <w:rsid w:val="00B76DD0"/>
    <w:rsid w:val="00B76DEE"/>
    <w:rsid w:val="00B7752A"/>
    <w:rsid w:val="00B80315"/>
    <w:rsid w:val="00B835FD"/>
    <w:rsid w:val="00B83AC9"/>
    <w:rsid w:val="00B86CA4"/>
    <w:rsid w:val="00B876C9"/>
    <w:rsid w:val="00B8774E"/>
    <w:rsid w:val="00B923BB"/>
    <w:rsid w:val="00B93C05"/>
    <w:rsid w:val="00B941A2"/>
    <w:rsid w:val="00B9678B"/>
    <w:rsid w:val="00B968E9"/>
    <w:rsid w:val="00BA0A03"/>
    <w:rsid w:val="00BA48B6"/>
    <w:rsid w:val="00BA51F6"/>
    <w:rsid w:val="00BA527C"/>
    <w:rsid w:val="00BA614D"/>
    <w:rsid w:val="00BA694C"/>
    <w:rsid w:val="00BA70C7"/>
    <w:rsid w:val="00BA71B1"/>
    <w:rsid w:val="00BA7883"/>
    <w:rsid w:val="00BB239E"/>
    <w:rsid w:val="00BB62C0"/>
    <w:rsid w:val="00BC2A8B"/>
    <w:rsid w:val="00BC3386"/>
    <w:rsid w:val="00BC3E5F"/>
    <w:rsid w:val="00BC46B9"/>
    <w:rsid w:val="00BC6919"/>
    <w:rsid w:val="00BC789F"/>
    <w:rsid w:val="00BD1DD9"/>
    <w:rsid w:val="00BD45FA"/>
    <w:rsid w:val="00BE1E41"/>
    <w:rsid w:val="00BE4341"/>
    <w:rsid w:val="00BE5ED7"/>
    <w:rsid w:val="00BE735C"/>
    <w:rsid w:val="00BE7911"/>
    <w:rsid w:val="00BF19C6"/>
    <w:rsid w:val="00BF507F"/>
    <w:rsid w:val="00BF5951"/>
    <w:rsid w:val="00BF6FAA"/>
    <w:rsid w:val="00BF786F"/>
    <w:rsid w:val="00C02A53"/>
    <w:rsid w:val="00C02DBA"/>
    <w:rsid w:val="00C06CA5"/>
    <w:rsid w:val="00C06D4C"/>
    <w:rsid w:val="00C11891"/>
    <w:rsid w:val="00C14210"/>
    <w:rsid w:val="00C179D6"/>
    <w:rsid w:val="00C2028D"/>
    <w:rsid w:val="00C21FCB"/>
    <w:rsid w:val="00C25C4C"/>
    <w:rsid w:val="00C25C56"/>
    <w:rsid w:val="00C27F6E"/>
    <w:rsid w:val="00C30956"/>
    <w:rsid w:val="00C3201D"/>
    <w:rsid w:val="00C33FB5"/>
    <w:rsid w:val="00C34177"/>
    <w:rsid w:val="00C34287"/>
    <w:rsid w:val="00C34EF7"/>
    <w:rsid w:val="00C36829"/>
    <w:rsid w:val="00C37BD9"/>
    <w:rsid w:val="00C40934"/>
    <w:rsid w:val="00C43305"/>
    <w:rsid w:val="00C44017"/>
    <w:rsid w:val="00C446D7"/>
    <w:rsid w:val="00C475E4"/>
    <w:rsid w:val="00C517A9"/>
    <w:rsid w:val="00C53539"/>
    <w:rsid w:val="00C5788E"/>
    <w:rsid w:val="00C62B92"/>
    <w:rsid w:val="00C637AC"/>
    <w:rsid w:val="00C65ED3"/>
    <w:rsid w:val="00C70E3F"/>
    <w:rsid w:val="00C71A8A"/>
    <w:rsid w:val="00C71E35"/>
    <w:rsid w:val="00C73A38"/>
    <w:rsid w:val="00C74408"/>
    <w:rsid w:val="00C75E62"/>
    <w:rsid w:val="00C7628F"/>
    <w:rsid w:val="00C813CA"/>
    <w:rsid w:val="00C83737"/>
    <w:rsid w:val="00C83986"/>
    <w:rsid w:val="00C8437C"/>
    <w:rsid w:val="00C864CE"/>
    <w:rsid w:val="00C904A2"/>
    <w:rsid w:val="00C90C96"/>
    <w:rsid w:val="00C91EC9"/>
    <w:rsid w:val="00C92C38"/>
    <w:rsid w:val="00C92E8C"/>
    <w:rsid w:val="00C95DB4"/>
    <w:rsid w:val="00C96C06"/>
    <w:rsid w:val="00CA0918"/>
    <w:rsid w:val="00CA1A6D"/>
    <w:rsid w:val="00CA2DF6"/>
    <w:rsid w:val="00CA3221"/>
    <w:rsid w:val="00CA3EE4"/>
    <w:rsid w:val="00CA4F9A"/>
    <w:rsid w:val="00CA5959"/>
    <w:rsid w:val="00CA60EA"/>
    <w:rsid w:val="00CB21A2"/>
    <w:rsid w:val="00CB2617"/>
    <w:rsid w:val="00CB2DF6"/>
    <w:rsid w:val="00CB68A0"/>
    <w:rsid w:val="00CB6CEB"/>
    <w:rsid w:val="00CB7AAB"/>
    <w:rsid w:val="00CC0723"/>
    <w:rsid w:val="00CC3D8F"/>
    <w:rsid w:val="00CC40D9"/>
    <w:rsid w:val="00CC40E8"/>
    <w:rsid w:val="00CC4CF5"/>
    <w:rsid w:val="00CC50B6"/>
    <w:rsid w:val="00CC5B8F"/>
    <w:rsid w:val="00CC7442"/>
    <w:rsid w:val="00CD5958"/>
    <w:rsid w:val="00CD7890"/>
    <w:rsid w:val="00CE2CC8"/>
    <w:rsid w:val="00CE46DC"/>
    <w:rsid w:val="00CE4BD9"/>
    <w:rsid w:val="00CE674F"/>
    <w:rsid w:val="00CE6BE2"/>
    <w:rsid w:val="00CF055D"/>
    <w:rsid w:val="00CF406F"/>
    <w:rsid w:val="00CF5AC1"/>
    <w:rsid w:val="00CF69DF"/>
    <w:rsid w:val="00CF7759"/>
    <w:rsid w:val="00CF7C61"/>
    <w:rsid w:val="00D016DC"/>
    <w:rsid w:val="00D03789"/>
    <w:rsid w:val="00D042EA"/>
    <w:rsid w:val="00D0517E"/>
    <w:rsid w:val="00D058DD"/>
    <w:rsid w:val="00D05B76"/>
    <w:rsid w:val="00D07147"/>
    <w:rsid w:val="00D10164"/>
    <w:rsid w:val="00D11CB8"/>
    <w:rsid w:val="00D165BD"/>
    <w:rsid w:val="00D23E39"/>
    <w:rsid w:val="00D2577E"/>
    <w:rsid w:val="00D27C75"/>
    <w:rsid w:val="00D3064B"/>
    <w:rsid w:val="00D32302"/>
    <w:rsid w:val="00D32DA9"/>
    <w:rsid w:val="00D3688D"/>
    <w:rsid w:val="00D431E3"/>
    <w:rsid w:val="00D45538"/>
    <w:rsid w:val="00D45843"/>
    <w:rsid w:val="00D50B08"/>
    <w:rsid w:val="00D532E4"/>
    <w:rsid w:val="00D550B9"/>
    <w:rsid w:val="00D56550"/>
    <w:rsid w:val="00D57E0C"/>
    <w:rsid w:val="00D6100A"/>
    <w:rsid w:val="00D625E4"/>
    <w:rsid w:val="00D640EA"/>
    <w:rsid w:val="00D64F4E"/>
    <w:rsid w:val="00D6623D"/>
    <w:rsid w:val="00D66388"/>
    <w:rsid w:val="00D706FC"/>
    <w:rsid w:val="00D73A0C"/>
    <w:rsid w:val="00D7470D"/>
    <w:rsid w:val="00D7517C"/>
    <w:rsid w:val="00D80441"/>
    <w:rsid w:val="00D80F51"/>
    <w:rsid w:val="00D8120F"/>
    <w:rsid w:val="00D82761"/>
    <w:rsid w:val="00D83F7A"/>
    <w:rsid w:val="00D84FBC"/>
    <w:rsid w:val="00D86CA5"/>
    <w:rsid w:val="00D87541"/>
    <w:rsid w:val="00D905EF"/>
    <w:rsid w:val="00D91A2D"/>
    <w:rsid w:val="00D95C07"/>
    <w:rsid w:val="00D96C52"/>
    <w:rsid w:val="00D97845"/>
    <w:rsid w:val="00DA322A"/>
    <w:rsid w:val="00DA4632"/>
    <w:rsid w:val="00DA5205"/>
    <w:rsid w:val="00DA6102"/>
    <w:rsid w:val="00DA74E2"/>
    <w:rsid w:val="00DB7237"/>
    <w:rsid w:val="00DC4F7B"/>
    <w:rsid w:val="00DC583A"/>
    <w:rsid w:val="00DC7229"/>
    <w:rsid w:val="00DD1F20"/>
    <w:rsid w:val="00DD28E5"/>
    <w:rsid w:val="00DD5F8B"/>
    <w:rsid w:val="00DE22DC"/>
    <w:rsid w:val="00DE293A"/>
    <w:rsid w:val="00DE29B7"/>
    <w:rsid w:val="00DF21CE"/>
    <w:rsid w:val="00DF3C3B"/>
    <w:rsid w:val="00DF580C"/>
    <w:rsid w:val="00DF7131"/>
    <w:rsid w:val="00E02DBE"/>
    <w:rsid w:val="00E03B1F"/>
    <w:rsid w:val="00E06309"/>
    <w:rsid w:val="00E065C7"/>
    <w:rsid w:val="00E134E3"/>
    <w:rsid w:val="00E154C3"/>
    <w:rsid w:val="00E164FE"/>
    <w:rsid w:val="00E17033"/>
    <w:rsid w:val="00E17B4D"/>
    <w:rsid w:val="00E22A8F"/>
    <w:rsid w:val="00E23745"/>
    <w:rsid w:val="00E24190"/>
    <w:rsid w:val="00E25FB4"/>
    <w:rsid w:val="00E30D8F"/>
    <w:rsid w:val="00E324CD"/>
    <w:rsid w:val="00E328F3"/>
    <w:rsid w:val="00E36794"/>
    <w:rsid w:val="00E37A5B"/>
    <w:rsid w:val="00E37EA3"/>
    <w:rsid w:val="00E40D93"/>
    <w:rsid w:val="00E415D8"/>
    <w:rsid w:val="00E420DF"/>
    <w:rsid w:val="00E4344C"/>
    <w:rsid w:val="00E46EA5"/>
    <w:rsid w:val="00E47708"/>
    <w:rsid w:val="00E50895"/>
    <w:rsid w:val="00E52B7C"/>
    <w:rsid w:val="00E52D7E"/>
    <w:rsid w:val="00E56070"/>
    <w:rsid w:val="00E61D67"/>
    <w:rsid w:val="00E6252D"/>
    <w:rsid w:val="00E66C6F"/>
    <w:rsid w:val="00E71614"/>
    <w:rsid w:val="00E717E7"/>
    <w:rsid w:val="00E724A4"/>
    <w:rsid w:val="00E72B57"/>
    <w:rsid w:val="00E74829"/>
    <w:rsid w:val="00E75665"/>
    <w:rsid w:val="00E760D5"/>
    <w:rsid w:val="00E762DD"/>
    <w:rsid w:val="00E77EA5"/>
    <w:rsid w:val="00E81E7B"/>
    <w:rsid w:val="00E82255"/>
    <w:rsid w:val="00E86A14"/>
    <w:rsid w:val="00E902C3"/>
    <w:rsid w:val="00E92783"/>
    <w:rsid w:val="00E92D38"/>
    <w:rsid w:val="00E966EA"/>
    <w:rsid w:val="00E96B65"/>
    <w:rsid w:val="00EA0C5A"/>
    <w:rsid w:val="00EA15A4"/>
    <w:rsid w:val="00EA2FBF"/>
    <w:rsid w:val="00EA4CD4"/>
    <w:rsid w:val="00EA62E8"/>
    <w:rsid w:val="00EA6B9F"/>
    <w:rsid w:val="00EA716B"/>
    <w:rsid w:val="00EA738C"/>
    <w:rsid w:val="00EB12F3"/>
    <w:rsid w:val="00EB14EA"/>
    <w:rsid w:val="00EB333A"/>
    <w:rsid w:val="00EB4D54"/>
    <w:rsid w:val="00EB66FF"/>
    <w:rsid w:val="00EB72E3"/>
    <w:rsid w:val="00EB7C41"/>
    <w:rsid w:val="00EC1284"/>
    <w:rsid w:val="00EC3494"/>
    <w:rsid w:val="00EC3614"/>
    <w:rsid w:val="00EC7C1B"/>
    <w:rsid w:val="00ED108D"/>
    <w:rsid w:val="00ED124F"/>
    <w:rsid w:val="00ED4BE7"/>
    <w:rsid w:val="00ED77CF"/>
    <w:rsid w:val="00EE4B7F"/>
    <w:rsid w:val="00EE5924"/>
    <w:rsid w:val="00EF02B3"/>
    <w:rsid w:val="00EF23E6"/>
    <w:rsid w:val="00F0321F"/>
    <w:rsid w:val="00F14FA2"/>
    <w:rsid w:val="00F159F9"/>
    <w:rsid w:val="00F1658E"/>
    <w:rsid w:val="00F16BB2"/>
    <w:rsid w:val="00F17EEA"/>
    <w:rsid w:val="00F20C36"/>
    <w:rsid w:val="00F25319"/>
    <w:rsid w:val="00F26F91"/>
    <w:rsid w:val="00F306FE"/>
    <w:rsid w:val="00F30CC7"/>
    <w:rsid w:val="00F3389E"/>
    <w:rsid w:val="00F34417"/>
    <w:rsid w:val="00F35F37"/>
    <w:rsid w:val="00F365A3"/>
    <w:rsid w:val="00F40DB0"/>
    <w:rsid w:val="00F41943"/>
    <w:rsid w:val="00F42B01"/>
    <w:rsid w:val="00F43586"/>
    <w:rsid w:val="00F45285"/>
    <w:rsid w:val="00F500E1"/>
    <w:rsid w:val="00F50E18"/>
    <w:rsid w:val="00F52F8C"/>
    <w:rsid w:val="00F60DAD"/>
    <w:rsid w:val="00F619C1"/>
    <w:rsid w:val="00F62F73"/>
    <w:rsid w:val="00F6447E"/>
    <w:rsid w:val="00F64A84"/>
    <w:rsid w:val="00F7312E"/>
    <w:rsid w:val="00F7341E"/>
    <w:rsid w:val="00F77DDD"/>
    <w:rsid w:val="00F808DF"/>
    <w:rsid w:val="00F80B70"/>
    <w:rsid w:val="00F81B1A"/>
    <w:rsid w:val="00F83294"/>
    <w:rsid w:val="00F86E44"/>
    <w:rsid w:val="00F879D5"/>
    <w:rsid w:val="00F900D4"/>
    <w:rsid w:val="00F91109"/>
    <w:rsid w:val="00F922E1"/>
    <w:rsid w:val="00F93142"/>
    <w:rsid w:val="00F933B6"/>
    <w:rsid w:val="00F95866"/>
    <w:rsid w:val="00F96DF7"/>
    <w:rsid w:val="00FA197A"/>
    <w:rsid w:val="00FA2457"/>
    <w:rsid w:val="00FA4F1A"/>
    <w:rsid w:val="00FA649B"/>
    <w:rsid w:val="00FB1197"/>
    <w:rsid w:val="00FB11DE"/>
    <w:rsid w:val="00FB21ED"/>
    <w:rsid w:val="00FB22E3"/>
    <w:rsid w:val="00FB2DAB"/>
    <w:rsid w:val="00FB51BF"/>
    <w:rsid w:val="00FB5606"/>
    <w:rsid w:val="00FB6E19"/>
    <w:rsid w:val="00FB7FDA"/>
    <w:rsid w:val="00FC0CE8"/>
    <w:rsid w:val="00FC5243"/>
    <w:rsid w:val="00FC5774"/>
    <w:rsid w:val="00FD0A42"/>
    <w:rsid w:val="00FD6DA5"/>
    <w:rsid w:val="00FE0F3B"/>
    <w:rsid w:val="00FE73F8"/>
    <w:rsid w:val="00FF330C"/>
    <w:rsid w:val="00FF4F4C"/>
    <w:rsid w:val="00FF5F3B"/>
    <w:rsid w:val="00FF70F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stroke endarrow="block" weight=".5pt"/>
    </o:shapedefaults>
    <o:shapelayout v:ext="edit">
      <o:idmap v:ext="edit" data="2"/>
    </o:shapelayout>
  </w:shapeDefaults>
  <w:decimalSymbol w:val=","/>
  <w:listSeparator w:val=";"/>
  <w14:docId w14:val="48B52C93"/>
  <w15:docId w15:val="{AA0AA54A-6C9A-43AA-8213-80660D0EA0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B3E49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3B4A0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F34417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4069E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4">
    <w:name w:val="heading 4"/>
    <w:basedOn w:val="Normal"/>
    <w:link w:val="Heading4Char"/>
    <w:uiPriority w:val="9"/>
    <w:qFormat/>
    <w:rsid w:val="003072CE"/>
    <w:pPr>
      <w:spacing w:before="100" w:beforeAutospacing="1" w:after="100" w:afterAutospacing="1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q5ox9t">
    <w:name w:val="nq5ox9t"/>
    <w:basedOn w:val="DefaultParagraphFont"/>
    <w:rsid w:val="00BE7911"/>
  </w:style>
  <w:style w:type="character" w:customStyle="1" w:styleId="uj42pec6">
    <w:name w:val="uj42pec6"/>
    <w:basedOn w:val="DefaultParagraphFont"/>
    <w:rsid w:val="009F31DE"/>
  </w:style>
  <w:style w:type="character" w:styleId="Hyperlink">
    <w:name w:val="Hyperlink"/>
    <w:uiPriority w:val="99"/>
    <w:rsid w:val="0067025A"/>
    <w:rPr>
      <w:color w:val="0000FF"/>
      <w:u w:val="single"/>
    </w:rPr>
  </w:style>
  <w:style w:type="paragraph" w:customStyle="1" w:styleId="Default">
    <w:name w:val="Default"/>
    <w:rsid w:val="008241A7"/>
    <w:pPr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ListParagraph">
    <w:name w:val="List Paragraph"/>
    <w:aliases w:val="Heading 1 Char1,Gambar,Sub bab,Body of text,SUB-TITLE,UGEX'Z,heading 3,Heading 2 Char1,Char Char,List Paragraph1,PARAGRAF"/>
    <w:basedOn w:val="Normal"/>
    <w:link w:val="ListParagraphChar"/>
    <w:qFormat/>
    <w:rsid w:val="00466645"/>
    <w:pPr>
      <w:suppressAutoHyphens/>
      <w:spacing w:after="200" w:line="276" w:lineRule="auto"/>
      <w:ind w:left="720"/>
    </w:pPr>
    <w:rPr>
      <w:rFonts w:ascii="Calibri" w:eastAsia="Calibri" w:hAnsi="Calibri"/>
      <w:sz w:val="22"/>
      <w:szCs w:val="22"/>
      <w:lang w:eastAsia="ar-SA"/>
    </w:rPr>
  </w:style>
  <w:style w:type="paragraph" w:styleId="Header">
    <w:name w:val="header"/>
    <w:basedOn w:val="Normal"/>
    <w:link w:val="HeaderChar"/>
    <w:uiPriority w:val="99"/>
    <w:rsid w:val="00625622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25622"/>
  </w:style>
  <w:style w:type="table" w:styleId="TableGrid">
    <w:name w:val="Table Grid"/>
    <w:basedOn w:val="TableNormal"/>
    <w:uiPriority w:val="59"/>
    <w:rsid w:val="00BC46B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rsid w:val="00AF47D7"/>
    <w:pPr>
      <w:spacing w:before="100" w:beforeAutospacing="1" w:after="100" w:afterAutospacing="1"/>
    </w:pPr>
  </w:style>
  <w:style w:type="paragraph" w:styleId="NormalWeb">
    <w:name w:val="Normal (Web)"/>
    <w:basedOn w:val="Normal"/>
    <w:link w:val="NormalWebChar"/>
    <w:uiPriority w:val="99"/>
    <w:rsid w:val="00CA4F9A"/>
    <w:pPr>
      <w:spacing w:before="100" w:beforeAutospacing="1" w:after="100" w:afterAutospacing="1"/>
    </w:pPr>
  </w:style>
  <w:style w:type="character" w:styleId="Strong">
    <w:name w:val="Strong"/>
    <w:uiPriority w:val="22"/>
    <w:qFormat/>
    <w:rsid w:val="00CA4F9A"/>
    <w:rPr>
      <w:b/>
      <w:bCs/>
    </w:rPr>
  </w:style>
  <w:style w:type="paragraph" w:styleId="BodyTextIndent">
    <w:name w:val="Body Text Indent"/>
    <w:basedOn w:val="Normal"/>
    <w:link w:val="BodyTextIndentChar"/>
    <w:rsid w:val="003A5346"/>
    <w:pPr>
      <w:spacing w:after="120"/>
      <w:ind w:left="360"/>
    </w:pPr>
  </w:style>
  <w:style w:type="character" w:customStyle="1" w:styleId="fullpost">
    <w:name w:val="fullpost"/>
    <w:basedOn w:val="DefaultParagraphFont"/>
    <w:rsid w:val="003A5346"/>
  </w:style>
  <w:style w:type="paragraph" w:styleId="BlockText">
    <w:name w:val="Block Text"/>
    <w:basedOn w:val="Normal"/>
    <w:rsid w:val="003A5346"/>
    <w:pPr>
      <w:suppressAutoHyphens/>
      <w:ind w:left="266" w:right="-108" w:hanging="266"/>
    </w:pPr>
    <w:rPr>
      <w:lang w:val="id-ID" w:eastAsia="ar-SA"/>
    </w:rPr>
  </w:style>
  <w:style w:type="paragraph" w:styleId="Footer">
    <w:name w:val="footer"/>
    <w:basedOn w:val="Normal"/>
    <w:link w:val="FooterChar"/>
    <w:uiPriority w:val="99"/>
    <w:rsid w:val="00AB4B1C"/>
    <w:pPr>
      <w:tabs>
        <w:tab w:val="center" w:pos="4320"/>
        <w:tab w:val="right" w:pos="8640"/>
      </w:tabs>
    </w:pPr>
  </w:style>
  <w:style w:type="paragraph" w:customStyle="1" w:styleId="body">
    <w:name w:val="body"/>
    <w:basedOn w:val="Normal"/>
    <w:rsid w:val="002C1C27"/>
    <w:pPr>
      <w:spacing w:before="100" w:beforeAutospacing="1" w:after="100" w:afterAutospacing="1"/>
    </w:pPr>
  </w:style>
  <w:style w:type="character" w:customStyle="1" w:styleId="apple-style-span">
    <w:name w:val="apple-style-span"/>
    <w:basedOn w:val="DefaultParagraphFont"/>
    <w:rsid w:val="008766BF"/>
  </w:style>
  <w:style w:type="paragraph" w:styleId="BalloonText">
    <w:name w:val="Balloon Text"/>
    <w:basedOn w:val="Normal"/>
    <w:link w:val="BalloonTextChar"/>
    <w:rsid w:val="00D05B76"/>
    <w:rPr>
      <w:rFonts w:ascii="Segoe UI" w:hAnsi="Segoe UI"/>
      <w:sz w:val="18"/>
      <w:szCs w:val="18"/>
    </w:rPr>
  </w:style>
  <w:style w:type="character" w:customStyle="1" w:styleId="BalloonTextChar">
    <w:name w:val="Balloon Text Char"/>
    <w:link w:val="BalloonText"/>
    <w:rsid w:val="00D05B76"/>
    <w:rPr>
      <w:rFonts w:ascii="Segoe UI" w:hAnsi="Segoe UI" w:cs="Segoe UI"/>
      <w:sz w:val="18"/>
      <w:szCs w:val="18"/>
    </w:rPr>
  </w:style>
  <w:style w:type="character" w:customStyle="1" w:styleId="a">
    <w:name w:val="a"/>
    <w:rsid w:val="0051542C"/>
  </w:style>
  <w:style w:type="character" w:customStyle="1" w:styleId="l6">
    <w:name w:val="l6"/>
    <w:rsid w:val="0051542C"/>
  </w:style>
  <w:style w:type="character" w:customStyle="1" w:styleId="l7">
    <w:name w:val="l7"/>
    <w:rsid w:val="0051542C"/>
  </w:style>
  <w:style w:type="character" w:customStyle="1" w:styleId="l8">
    <w:name w:val="l8"/>
    <w:rsid w:val="0051542C"/>
  </w:style>
  <w:style w:type="character" w:customStyle="1" w:styleId="l9">
    <w:name w:val="l9"/>
    <w:rsid w:val="0051542C"/>
  </w:style>
  <w:style w:type="character" w:customStyle="1" w:styleId="l10">
    <w:name w:val="l10"/>
    <w:rsid w:val="0051542C"/>
  </w:style>
  <w:style w:type="character" w:styleId="Emphasis">
    <w:name w:val="Emphasis"/>
    <w:uiPriority w:val="20"/>
    <w:qFormat/>
    <w:rsid w:val="00B70A4A"/>
    <w:rPr>
      <w:i/>
      <w:iCs/>
    </w:rPr>
  </w:style>
  <w:style w:type="character" w:customStyle="1" w:styleId="ListParagraphChar">
    <w:name w:val="List Paragraph Char"/>
    <w:aliases w:val="Heading 1 Char1 Char,Gambar Char,Sub bab Char,Body of text Char,SUB-TITLE Char,UGEX'Z Char,heading 3 Char,Heading 2 Char1 Char,Char Char Char,List Paragraph1 Char,PARAGRAF Char"/>
    <w:link w:val="ListParagraph"/>
    <w:qFormat/>
    <w:locked/>
    <w:rsid w:val="003A03BE"/>
    <w:rPr>
      <w:rFonts w:ascii="Calibri" w:eastAsia="Calibri" w:hAnsi="Calibri"/>
      <w:sz w:val="22"/>
      <w:szCs w:val="22"/>
      <w:lang w:eastAsia="ar-SA"/>
    </w:rPr>
  </w:style>
  <w:style w:type="character" w:customStyle="1" w:styleId="Heading4Char">
    <w:name w:val="Heading 4 Char"/>
    <w:link w:val="Heading4"/>
    <w:uiPriority w:val="9"/>
    <w:rsid w:val="003072CE"/>
    <w:rPr>
      <w:b/>
      <w:bCs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0541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05412"/>
    <w:rPr>
      <w:rFonts w:ascii="Courier New" w:hAnsi="Courier New" w:cs="Courier New"/>
    </w:rPr>
  </w:style>
  <w:style w:type="character" w:customStyle="1" w:styleId="FooterChar">
    <w:name w:val="Footer Char"/>
    <w:basedOn w:val="DefaultParagraphFont"/>
    <w:link w:val="Footer"/>
    <w:uiPriority w:val="99"/>
    <w:rsid w:val="00BC3E5F"/>
    <w:rPr>
      <w:sz w:val="24"/>
      <w:szCs w:val="24"/>
    </w:rPr>
  </w:style>
  <w:style w:type="character" w:customStyle="1" w:styleId="st">
    <w:name w:val="st"/>
    <w:basedOn w:val="DefaultParagraphFont"/>
    <w:rsid w:val="00E75665"/>
  </w:style>
  <w:style w:type="character" w:customStyle="1" w:styleId="Heading1Char">
    <w:name w:val="Heading 1 Char"/>
    <w:basedOn w:val="DefaultParagraphFont"/>
    <w:link w:val="Heading1"/>
    <w:rsid w:val="003B4A0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46752F"/>
    <w:rPr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F3441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CommentReference">
    <w:name w:val="annotation reference"/>
    <w:basedOn w:val="DefaultParagraphFont"/>
    <w:unhideWhenUsed/>
    <w:rsid w:val="00BE434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BE434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BE4341"/>
  </w:style>
  <w:style w:type="character" w:customStyle="1" w:styleId="style1">
    <w:name w:val="style1"/>
    <w:basedOn w:val="DefaultParagraphFont"/>
    <w:rsid w:val="001214C9"/>
  </w:style>
  <w:style w:type="character" w:customStyle="1" w:styleId="acopre">
    <w:name w:val="acopre"/>
    <w:basedOn w:val="DefaultParagraphFont"/>
    <w:rsid w:val="006E301F"/>
  </w:style>
  <w:style w:type="character" w:customStyle="1" w:styleId="personname">
    <w:name w:val="person_name"/>
    <w:basedOn w:val="DefaultParagraphFont"/>
    <w:rsid w:val="0001018E"/>
  </w:style>
  <w:style w:type="character" w:styleId="PlaceholderText">
    <w:name w:val="Placeholder Text"/>
    <w:basedOn w:val="DefaultParagraphFont"/>
    <w:uiPriority w:val="99"/>
    <w:semiHidden/>
    <w:rsid w:val="00036092"/>
    <w:rPr>
      <w:color w:val="808080"/>
    </w:rPr>
  </w:style>
  <w:style w:type="character" w:customStyle="1" w:styleId="NormalWebChar">
    <w:name w:val="Normal (Web) Char"/>
    <w:basedOn w:val="DefaultParagraphFont"/>
    <w:link w:val="NormalWeb"/>
    <w:uiPriority w:val="99"/>
    <w:locked/>
    <w:rsid w:val="00CB6CEB"/>
    <w:rPr>
      <w:sz w:val="24"/>
      <w:szCs w:val="24"/>
    </w:rPr>
  </w:style>
  <w:style w:type="character" w:customStyle="1" w:styleId="y2iqfc">
    <w:name w:val="y2iqfc"/>
    <w:basedOn w:val="DefaultParagraphFont"/>
    <w:rsid w:val="00E72B57"/>
  </w:style>
  <w:style w:type="character" w:customStyle="1" w:styleId="Heading3Char">
    <w:name w:val="Heading 3 Char"/>
    <w:basedOn w:val="DefaultParagraphFont"/>
    <w:link w:val="Heading3"/>
    <w:semiHidden/>
    <w:rsid w:val="004069E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780051"/>
    <w:rPr>
      <w:sz w:val="24"/>
      <w:szCs w:val="24"/>
    </w:rPr>
  </w:style>
  <w:style w:type="character" w:customStyle="1" w:styleId="BodyTextChar">
    <w:name w:val="Body Text Char"/>
    <w:link w:val="BodyText"/>
    <w:qFormat/>
    <w:rsid w:val="00780051"/>
    <w:rPr>
      <w:sz w:val="24"/>
      <w:szCs w:val="24"/>
    </w:rPr>
  </w:style>
  <w:style w:type="paragraph" w:styleId="Title">
    <w:name w:val="Title"/>
    <w:basedOn w:val="Normal"/>
    <w:link w:val="TitleChar"/>
    <w:qFormat/>
    <w:rsid w:val="0090606F"/>
    <w:pPr>
      <w:spacing w:line="360" w:lineRule="auto"/>
      <w:jc w:val="center"/>
    </w:pPr>
    <w:rPr>
      <w:b/>
      <w:bCs/>
      <w:lang w:eastAsia="id-ID"/>
    </w:rPr>
  </w:style>
  <w:style w:type="character" w:customStyle="1" w:styleId="TitleChar">
    <w:name w:val="Title Char"/>
    <w:basedOn w:val="DefaultParagraphFont"/>
    <w:link w:val="Title"/>
    <w:qFormat/>
    <w:rsid w:val="0090606F"/>
    <w:rPr>
      <w:b/>
      <w:bCs/>
      <w:sz w:val="24"/>
      <w:szCs w:val="24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04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9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773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9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31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987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280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524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435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39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943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228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556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924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790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198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6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3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63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51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636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53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184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04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084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63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269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32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704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46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97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463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46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54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03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5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12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4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03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21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254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673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23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854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518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375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02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608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05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476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28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38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514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445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414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488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668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9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9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1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54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9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10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372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7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876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26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42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095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843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34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87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803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827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610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744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02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002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601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683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779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195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643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416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065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27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43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658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628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51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81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8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8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8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98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57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80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83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530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98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936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479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63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711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857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19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499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193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56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385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16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133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711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589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881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76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1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8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91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6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74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2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8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3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54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108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293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266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775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665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253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921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3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85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208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20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371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86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76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6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221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376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579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980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527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71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173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01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979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24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567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705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465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067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38282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01504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07674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54780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34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67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7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954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391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801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64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84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821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41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536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54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651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68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095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456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731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841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389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8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944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28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1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37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452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164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42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31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75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313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75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695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311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53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9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064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457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306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351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014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227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55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10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71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091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764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537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38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93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560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593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719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923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806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232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714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178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178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474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305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270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089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249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605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37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43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4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2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58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1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6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90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3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217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519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267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589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445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556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130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090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8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27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511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88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417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801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883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45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35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51287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30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05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84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53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422439">
              <w:marLeft w:val="0"/>
              <w:marRight w:val="0"/>
              <w:marTop w:val="225"/>
              <w:marBottom w:val="22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0502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2952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7230314">
              <w:marLeft w:val="0"/>
              <w:marRight w:val="0"/>
              <w:marTop w:val="225"/>
              <w:marBottom w:val="22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9565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1539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911151">
              <w:marLeft w:val="0"/>
              <w:marRight w:val="0"/>
              <w:marTop w:val="225"/>
              <w:marBottom w:val="22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8223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DF746A-4ADD-4822-8355-86CEF55670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19</Words>
  <Characters>6954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AB I</vt:lpstr>
    </vt:vector>
  </TitlesOfParts>
  <Company>21092013</Company>
  <LinksUpToDate>false</LinksUpToDate>
  <CharactersWithSpaces>8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AB I</dc:title>
  <dc:subject/>
  <dc:creator>User</dc:creator>
  <cp:keywords/>
  <dc:description/>
  <cp:lastModifiedBy>User</cp:lastModifiedBy>
  <cp:revision>3</cp:revision>
  <cp:lastPrinted>2024-02-20T01:12:00Z</cp:lastPrinted>
  <dcterms:created xsi:type="dcterms:W3CDTF">2025-02-01T13:47:00Z</dcterms:created>
  <dcterms:modified xsi:type="dcterms:W3CDTF">2025-02-01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4th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9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6ce22f9-f28d-3bc8-80da-4962b4a51b9e</vt:lpwstr>
  </property>
  <property fmtid="{D5CDD505-2E9C-101B-9397-08002B2CF9AE}" pid="24" name="Mendeley Citation Style_1">
    <vt:lpwstr>http://www.zotero.org/styles/apa</vt:lpwstr>
  </property>
</Properties>
</file>